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9C611F" w14:textId="0D70212E" w:rsidR="001205F6" w:rsidRPr="00C843C5" w:rsidRDefault="001205F6" w:rsidP="00065320">
      <w:pPr>
        <w:jc w:val="both"/>
        <w:rPr>
          <w:rFonts w:cs="Arial"/>
          <w:b/>
          <w:color w:val="000000"/>
          <w:sz w:val="36"/>
          <w:szCs w:val="36"/>
          <w:lang w:eastAsia="en-GB"/>
        </w:rPr>
      </w:pPr>
      <w:r w:rsidRPr="00C843C5">
        <w:rPr>
          <w:rFonts w:cs="Arial"/>
          <w:b/>
          <w:color w:val="000000"/>
          <w:sz w:val="36"/>
          <w:szCs w:val="36"/>
          <w:lang w:eastAsia="en-GB"/>
        </w:rPr>
        <w:t>2.2 Definition of user Specification</w:t>
      </w:r>
      <w:r w:rsidR="00A94541" w:rsidRPr="00C843C5">
        <w:rPr>
          <w:rFonts w:cs="Arial"/>
          <w:b/>
          <w:color w:val="000000"/>
          <w:sz w:val="36"/>
          <w:szCs w:val="36"/>
          <w:lang w:eastAsia="en-GB"/>
        </w:rPr>
        <w:t xml:space="preserve"> – </w:t>
      </w:r>
      <w:r w:rsidR="002046B9" w:rsidRPr="00C843C5">
        <w:rPr>
          <w:rFonts w:cs="Arial"/>
          <w:b/>
          <w:color w:val="000000"/>
          <w:sz w:val="36"/>
          <w:szCs w:val="36"/>
          <w:lang w:eastAsia="en-GB"/>
        </w:rPr>
        <w:t xml:space="preserve">exporting landmarks,  </w:t>
      </w:r>
      <w:r w:rsidR="00A94541" w:rsidRPr="00C843C5">
        <w:rPr>
          <w:rFonts w:cs="Arial"/>
          <w:b/>
          <w:color w:val="000000"/>
          <w:sz w:val="36"/>
          <w:szCs w:val="36"/>
          <w:lang w:eastAsia="en-GB"/>
        </w:rPr>
        <w:t>distance measurements</w:t>
      </w:r>
      <w:r w:rsidR="002046B9" w:rsidRPr="00C843C5">
        <w:rPr>
          <w:rFonts w:cs="Arial"/>
          <w:b/>
          <w:color w:val="000000"/>
          <w:sz w:val="36"/>
          <w:szCs w:val="36"/>
          <w:lang w:eastAsia="en-GB"/>
        </w:rPr>
        <w:t xml:space="preserve"> and </w:t>
      </w:r>
      <w:proofErr w:type="spellStart"/>
      <w:r w:rsidR="002046B9" w:rsidRPr="00C843C5">
        <w:rPr>
          <w:rFonts w:cs="Arial"/>
          <w:b/>
          <w:color w:val="000000"/>
          <w:sz w:val="36"/>
          <w:szCs w:val="36"/>
          <w:lang w:eastAsia="en-GB"/>
        </w:rPr>
        <w:t>osteometric</w:t>
      </w:r>
      <w:proofErr w:type="spellEnd"/>
      <w:r w:rsidR="002046B9" w:rsidRPr="00C843C5">
        <w:rPr>
          <w:rFonts w:cs="Arial"/>
          <w:b/>
          <w:color w:val="000000"/>
          <w:sz w:val="36"/>
          <w:szCs w:val="36"/>
          <w:lang w:eastAsia="en-GB"/>
        </w:rPr>
        <w:t xml:space="preserve"> board</w:t>
      </w:r>
    </w:p>
    <w:p w14:paraId="7E728A27" w14:textId="2A3485FF" w:rsidR="002046B9" w:rsidRPr="00C843C5" w:rsidRDefault="002046B9" w:rsidP="002046B9">
      <w:pPr>
        <w:spacing w:after="0" w:line="240" w:lineRule="auto"/>
        <w:rPr>
          <w:rFonts w:eastAsia="Times New Roman" w:cs="Arial"/>
          <w:b/>
          <w:color w:val="000000"/>
          <w:sz w:val="36"/>
          <w:szCs w:val="36"/>
          <w:lang w:eastAsia="en-GB"/>
        </w:rPr>
      </w:pPr>
      <w:r w:rsidRPr="00C843C5">
        <w:rPr>
          <w:rFonts w:eastAsia="Times New Roman" w:cs="Arial"/>
          <w:b/>
          <w:color w:val="000000"/>
          <w:sz w:val="36"/>
          <w:szCs w:val="36"/>
          <w:lang w:eastAsia="en-GB"/>
        </w:rPr>
        <w:t>EXPORTING LANDMARKS and COMMON COORDINATE SYSTEM</w:t>
      </w:r>
    </w:p>
    <w:p w14:paraId="0B2AE9BD" w14:textId="77777777" w:rsidR="002046B9" w:rsidRPr="00C843C5" w:rsidRDefault="002046B9" w:rsidP="002046B9">
      <w:pPr>
        <w:spacing w:after="0" w:line="240" w:lineRule="auto"/>
        <w:rPr>
          <w:rFonts w:eastAsia="Times New Roman" w:cs="Arial"/>
          <w:b/>
          <w:color w:val="000000"/>
          <w:sz w:val="28"/>
          <w:szCs w:val="28"/>
          <w:lang w:eastAsia="en-GB"/>
        </w:rPr>
      </w:pPr>
    </w:p>
    <w:p w14:paraId="0855BCF9" w14:textId="77777777" w:rsidR="002046B9" w:rsidRPr="00C843C5" w:rsidRDefault="002046B9" w:rsidP="002046B9">
      <w:pPr>
        <w:spacing w:after="0" w:line="240" w:lineRule="auto"/>
        <w:rPr>
          <w:rFonts w:eastAsia="Times New Roman" w:cs="Arial"/>
          <w:b/>
          <w:color w:val="000000"/>
          <w:sz w:val="28"/>
          <w:szCs w:val="28"/>
          <w:lang w:eastAsia="en-GB"/>
        </w:rPr>
      </w:pPr>
      <w:r w:rsidRPr="00C843C5">
        <w:rPr>
          <w:rFonts w:eastAsia="Times New Roman" w:cs="Arial"/>
          <w:b/>
          <w:color w:val="000000"/>
          <w:sz w:val="28"/>
          <w:szCs w:val="28"/>
          <w:lang w:eastAsia="en-GB"/>
        </w:rPr>
        <w:t>1) All results must be described and how these results should be presented. = OUTPUT data from new operations.</w:t>
      </w:r>
    </w:p>
    <w:p w14:paraId="5C3F509B" w14:textId="77777777" w:rsidR="002046B9" w:rsidRPr="00C843C5" w:rsidRDefault="002046B9" w:rsidP="002046B9">
      <w:pPr>
        <w:spacing w:after="0" w:line="240" w:lineRule="auto"/>
        <w:rPr>
          <w:rFonts w:eastAsia="Times New Roman" w:cs="Arial"/>
          <w:color w:val="000000"/>
          <w:lang w:eastAsia="en-GB"/>
        </w:rPr>
      </w:pPr>
    </w:p>
    <w:p w14:paraId="04043456" w14:textId="14A7EE20" w:rsidR="002046B9" w:rsidRPr="00C843C5" w:rsidRDefault="002046B9" w:rsidP="002046B9">
      <w:pPr>
        <w:spacing w:after="0" w:line="240" w:lineRule="auto"/>
        <w:rPr>
          <w:rFonts w:eastAsia="Times New Roman" w:cs="Arial"/>
          <w:color w:val="000000"/>
          <w:lang w:eastAsia="en-GB"/>
        </w:rPr>
      </w:pPr>
      <w:r w:rsidRPr="00C843C5">
        <w:rPr>
          <w:rFonts w:eastAsia="Times New Roman" w:cs="Arial"/>
          <w:color w:val="000000"/>
          <w:lang w:eastAsia="en-GB"/>
        </w:rPr>
        <w:t>The majority of anthropological work uses geometric morphometrics</w:t>
      </w:r>
      <w:r w:rsidR="00724CF4">
        <w:rPr>
          <w:rFonts w:eastAsia="Times New Roman" w:cs="Arial"/>
          <w:color w:val="000000"/>
          <w:lang w:eastAsia="en-GB"/>
        </w:rPr>
        <w:t xml:space="preserve"> (GM)</w:t>
      </w:r>
      <w:r w:rsidRPr="00C843C5">
        <w:rPr>
          <w:rFonts w:eastAsia="Times New Roman" w:cs="Arial"/>
          <w:color w:val="000000"/>
          <w:lang w:eastAsia="en-GB"/>
        </w:rPr>
        <w:t xml:space="preserve">. I am not sure that the scope of this project is to provide geometric morphometrics tools within lhpFusionBox as open source software exists which allow you to conduct the analysis already (i.e. </w:t>
      </w:r>
      <w:proofErr w:type="spellStart"/>
      <w:r w:rsidRPr="00C843C5">
        <w:rPr>
          <w:rFonts w:eastAsia="Times New Roman" w:cs="Arial"/>
          <w:color w:val="000000"/>
          <w:lang w:eastAsia="en-GB"/>
        </w:rPr>
        <w:t>MorphoJ</w:t>
      </w:r>
      <w:proofErr w:type="spellEnd"/>
      <w:r w:rsidRPr="00C843C5">
        <w:rPr>
          <w:rFonts w:eastAsia="Times New Roman" w:cs="Arial"/>
          <w:color w:val="000000"/>
          <w:lang w:eastAsia="en-GB"/>
        </w:rPr>
        <w:t xml:space="preserve">, or Past 3) but data exported from ALs should be in a format that can be analysed using systems commonly used by paleoanthropologists The key criteria to analysing 3D landmarks with each other is that all the landmarks should be in the same coordinate system. Therefore each object should be able to be placed in the same position in the same local coordinate system. </w:t>
      </w:r>
      <w:bookmarkStart w:id="0" w:name="_GoBack"/>
      <w:bookmarkEnd w:id="0"/>
    </w:p>
    <w:p w14:paraId="30587B8B" w14:textId="77777777" w:rsidR="002046B9" w:rsidRPr="00C843C5" w:rsidRDefault="002046B9" w:rsidP="002046B9">
      <w:pPr>
        <w:spacing w:after="0" w:line="240" w:lineRule="auto"/>
        <w:rPr>
          <w:rFonts w:eastAsia="Times New Roman" w:cs="Arial"/>
          <w:color w:val="000000"/>
          <w:lang w:eastAsia="en-GB"/>
        </w:rPr>
      </w:pPr>
    </w:p>
    <w:p w14:paraId="4D885518" w14:textId="30530ADC" w:rsidR="002046B9" w:rsidRPr="00C843C5" w:rsidRDefault="002046B9" w:rsidP="002046B9">
      <w:pPr>
        <w:spacing w:after="0" w:line="240" w:lineRule="auto"/>
        <w:rPr>
          <w:rFonts w:eastAsia="Times New Roman" w:cs="Courier New"/>
          <w:color w:val="000000"/>
          <w:lang w:eastAsia="en-GB"/>
        </w:rPr>
      </w:pPr>
      <w:r w:rsidRPr="00C843C5">
        <w:rPr>
          <w:rFonts w:eastAsia="Times New Roman" w:cs="Arial"/>
          <w:color w:val="000000"/>
          <w:lang w:eastAsia="en-GB"/>
        </w:rPr>
        <w:t xml:space="preserve">Specimens should go in different rows and landmarks in each row.  You need to have the x, y, z coordinates of the landmarks (as follows is a format commonly used for geometric morphometrics. </w:t>
      </w:r>
    </w:p>
    <w:p w14:paraId="02354C25" w14:textId="77777777" w:rsidR="002046B9" w:rsidRPr="00C843C5" w:rsidRDefault="002046B9" w:rsidP="002046B9">
      <w:pPr>
        <w:spacing w:after="0" w:line="240" w:lineRule="auto"/>
        <w:rPr>
          <w:rFonts w:eastAsia="Times New Roman" w:cs="Courier New"/>
          <w:b/>
          <w:color w:val="000000"/>
          <w:u w:val="single"/>
          <w:lang w:eastAsia="en-GB"/>
        </w:rPr>
      </w:pPr>
    </w:p>
    <w:p w14:paraId="51B6D36C" w14:textId="77777777" w:rsidR="002046B9" w:rsidRPr="00C843C5" w:rsidRDefault="002046B9" w:rsidP="002046B9">
      <w:pPr>
        <w:spacing w:after="0" w:line="240" w:lineRule="auto"/>
        <w:rPr>
          <w:rFonts w:eastAsia="Times New Roman" w:cs="Courier New"/>
          <w:b/>
          <w:color w:val="000000"/>
          <w:u w:val="single"/>
          <w:lang w:eastAsia="en-GB"/>
        </w:rPr>
      </w:pPr>
      <w:r w:rsidRPr="00C843C5">
        <w:rPr>
          <w:rFonts w:eastAsia="Times New Roman" w:cs="Courier New"/>
          <w:b/>
          <w:color w:val="000000"/>
          <w:u w:val="single"/>
          <w:lang w:eastAsia="en-GB"/>
        </w:rPr>
        <w:t>Example 1</w:t>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32"/>
        <w:gridCol w:w="272"/>
        <w:gridCol w:w="515"/>
        <w:gridCol w:w="272"/>
        <w:gridCol w:w="515"/>
        <w:gridCol w:w="272"/>
        <w:gridCol w:w="515"/>
        <w:gridCol w:w="535"/>
      </w:tblGrid>
      <w:tr w:rsidR="002046B9" w:rsidRPr="00C843C5" w14:paraId="053EFB5F" w14:textId="77777777" w:rsidTr="00A9720E">
        <w:trPr>
          <w:tblCellSpacing w:w="15" w:type="dxa"/>
        </w:trPr>
        <w:tc>
          <w:tcPr>
            <w:tcW w:w="0" w:type="auto"/>
            <w:shd w:val="clear" w:color="auto" w:fill="FFFFFF"/>
            <w:vAlign w:val="center"/>
            <w:hideMark/>
          </w:tcPr>
          <w:p w14:paraId="6DD9C7FA"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 xml:space="preserve"> x1</w:t>
            </w:r>
          </w:p>
        </w:tc>
        <w:tc>
          <w:tcPr>
            <w:tcW w:w="0" w:type="auto"/>
            <w:shd w:val="clear" w:color="auto" w:fill="FFFFFF"/>
            <w:vAlign w:val="center"/>
            <w:hideMark/>
          </w:tcPr>
          <w:p w14:paraId="56D9A852"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1</w:t>
            </w:r>
          </w:p>
        </w:tc>
        <w:tc>
          <w:tcPr>
            <w:tcW w:w="0" w:type="auto"/>
            <w:shd w:val="clear" w:color="auto" w:fill="FFFFFF"/>
            <w:vAlign w:val="center"/>
            <w:hideMark/>
          </w:tcPr>
          <w:p w14:paraId="771B3E35"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1 x2</w:t>
            </w:r>
          </w:p>
        </w:tc>
        <w:tc>
          <w:tcPr>
            <w:tcW w:w="0" w:type="auto"/>
            <w:shd w:val="clear" w:color="auto" w:fill="FFFFFF"/>
            <w:vAlign w:val="center"/>
            <w:hideMark/>
          </w:tcPr>
          <w:p w14:paraId="6B2E7116"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2</w:t>
            </w:r>
          </w:p>
        </w:tc>
        <w:tc>
          <w:tcPr>
            <w:tcW w:w="0" w:type="auto"/>
            <w:shd w:val="clear" w:color="auto" w:fill="FFFFFF"/>
            <w:vAlign w:val="center"/>
            <w:hideMark/>
          </w:tcPr>
          <w:p w14:paraId="6FB5402A"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2 x3</w:t>
            </w:r>
          </w:p>
        </w:tc>
        <w:tc>
          <w:tcPr>
            <w:tcW w:w="0" w:type="auto"/>
            <w:shd w:val="clear" w:color="auto" w:fill="FFFFFF"/>
            <w:vAlign w:val="center"/>
            <w:hideMark/>
          </w:tcPr>
          <w:p w14:paraId="176B901C"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3</w:t>
            </w:r>
          </w:p>
        </w:tc>
        <w:tc>
          <w:tcPr>
            <w:tcW w:w="0" w:type="auto"/>
            <w:shd w:val="clear" w:color="auto" w:fill="FFFFFF"/>
            <w:vAlign w:val="center"/>
            <w:hideMark/>
          </w:tcPr>
          <w:p w14:paraId="14843799"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3 x4</w:t>
            </w:r>
          </w:p>
        </w:tc>
        <w:tc>
          <w:tcPr>
            <w:tcW w:w="0" w:type="auto"/>
            <w:shd w:val="clear" w:color="auto" w:fill="FFFFFF"/>
            <w:vAlign w:val="center"/>
            <w:hideMark/>
          </w:tcPr>
          <w:p w14:paraId="2F55AF9E"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4 z4</w:t>
            </w:r>
          </w:p>
        </w:tc>
      </w:tr>
      <w:tr w:rsidR="002046B9" w:rsidRPr="00C843C5" w14:paraId="63244897" w14:textId="77777777" w:rsidTr="00A9720E">
        <w:trPr>
          <w:tblCellSpacing w:w="15" w:type="dxa"/>
        </w:trPr>
        <w:tc>
          <w:tcPr>
            <w:tcW w:w="0" w:type="auto"/>
            <w:shd w:val="clear" w:color="auto" w:fill="FFFFFF"/>
            <w:vAlign w:val="center"/>
            <w:hideMark/>
          </w:tcPr>
          <w:p w14:paraId="5C3E1D1D"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 xml:space="preserve"> x1</w:t>
            </w:r>
          </w:p>
        </w:tc>
        <w:tc>
          <w:tcPr>
            <w:tcW w:w="0" w:type="auto"/>
            <w:shd w:val="clear" w:color="auto" w:fill="FFFFFF"/>
            <w:vAlign w:val="center"/>
            <w:hideMark/>
          </w:tcPr>
          <w:p w14:paraId="55EFC4D0"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1</w:t>
            </w:r>
          </w:p>
        </w:tc>
        <w:tc>
          <w:tcPr>
            <w:tcW w:w="0" w:type="auto"/>
            <w:shd w:val="clear" w:color="auto" w:fill="FFFFFF"/>
            <w:vAlign w:val="center"/>
            <w:hideMark/>
          </w:tcPr>
          <w:p w14:paraId="6A5E5340"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1 x2</w:t>
            </w:r>
          </w:p>
        </w:tc>
        <w:tc>
          <w:tcPr>
            <w:tcW w:w="0" w:type="auto"/>
            <w:shd w:val="clear" w:color="auto" w:fill="FFFFFF"/>
            <w:vAlign w:val="center"/>
            <w:hideMark/>
          </w:tcPr>
          <w:p w14:paraId="3FACA979"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2</w:t>
            </w:r>
          </w:p>
        </w:tc>
        <w:tc>
          <w:tcPr>
            <w:tcW w:w="0" w:type="auto"/>
            <w:shd w:val="clear" w:color="auto" w:fill="FFFFFF"/>
            <w:vAlign w:val="center"/>
            <w:hideMark/>
          </w:tcPr>
          <w:p w14:paraId="5DEE5E06"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2 x3</w:t>
            </w:r>
          </w:p>
        </w:tc>
        <w:tc>
          <w:tcPr>
            <w:tcW w:w="0" w:type="auto"/>
            <w:shd w:val="clear" w:color="auto" w:fill="FFFFFF"/>
            <w:vAlign w:val="center"/>
            <w:hideMark/>
          </w:tcPr>
          <w:p w14:paraId="1C99E892"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3</w:t>
            </w:r>
          </w:p>
        </w:tc>
        <w:tc>
          <w:tcPr>
            <w:tcW w:w="0" w:type="auto"/>
            <w:shd w:val="clear" w:color="auto" w:fill="FFFFFF"/>
            <w:vAlign w:val="center"/>
            <w:hideMark/>
          </w:tcPr>
          <w:p w14:paraId="577BDB17"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3 x4</w:t>
            </w:r>
          </w:p>
        </w:tc>
        <w:tc>
          <w:tcPr>
            <w:tcW w:w="0" w:type="auto"/>
            <w:shd w:val="clear" w:color="auto" w:fill="FFFFFF"/>
            <w:vAlign w:val="center"/>
            <w:hideMark/>
          </w:tcPr>
          <w:p w14:paraId="4590E815"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4 z4</w:t>
            </w:r>
          </w:p>
        </w:tc>
      </w:tr>
      <w:tr w:rsidR="002046B9" w:rsidRPr="00C843C5" w14:paraId="71EFB1C0" w14:textId="77777777" w:rsidTr="00A9720E">
        <w:trPr>
          <w:tblCellSpacing w:w="15" w:type="dxa"/>
        </w:trPr>
        <w:tc>
          <w:tcPr>
            <w:tcW w:w="0" w:type="auto"/>
            <w:shd w:val="clear" w:color="auto" w:fill="FFFFFF"/>
            <w:vAlign w:val="center"/>
            <w:hideMark/>
          </w:tcPr>
          <w:p w14:paraId="0201B654"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x1</w:t>
            </w:r>
          </w:p>
        </w:tc>
        <w:tc>
          <w:tcPr>
            <w:tcW w:w="0" w:type="auto"/>
            <w:shd w:val="clear" w:color="auto" w:fill="FFFFFF"/>
            <w:vAlign w:val="center"/>
            <w:hideMark/>
          </w:tcPr>
          <w:p w14:paraId="16BC7675"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1</w:t>
            </w:r>
          </w:p>
        </w:tc>
        <w:tc>
          <w:tcPr>
            <w:tcW w:w="0" w:type="auto"/>
            <w:shd w:val="clear" w:color="auto" w:fill="FFFFFF"/>
            <w:vAlign w:val="center"/>
            <w:hideMark/>
          </w:tcPr>
          <w:p w14:paraId="571913FD"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1 x2</w:t>
            </w:r>
          </w:p>
        </w:tc>
        <w:tc>
          <w:tcPr>
            <w:tcW w:w="0" w:type="auto"/>
            <w:shd w:val="clear" w:color="auto" w:fill="FFFFFF"/>
            <w:vAlign w:val="center"/>
            <w:hideMark/>
          </w:tcPr>
          <w:p w14:paraId="7820A534"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2</w:t>
            </w:r>
          </w:p>
        </w:tc>
        <w:tc>
          <w:tcPr>
            <w:tcW w:w="0" w:type="auto"/>
            <w:shd w:val="clear" w:color="auto" w:fill="FFFFFF"/>
            <w:vAlign w:val="center"/>
            <w:hideMark/>
          </w:tcPr>
          <w:p w14:paraId="176EA2FF"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2 x3</w:t>
            </w:r>
          </w:p>
        </w:tc>
        <w:tc>
          <w:tcPr>
            <w:tcW w:w="0" w:type="auto"/>
            <w:shd w:val="clear" w:color="auto" w:fill="FFFFFF"/>
            <w:vAlign w:val="center"/>
            <w:hideMark/>
          </w:tcPr>
          <w:p w14:paraId="0A6FC1B8"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3</w:t>
            </w:r>
          </w:p>
        </w:tc>
        <w:tc>
          <w:tcPr>
            <w:tcW w:w="0" w:type="auto"/>
            <w:shd w:val="clear" w:color="auto" w:fill="FFFFFF"/>
            <w:vAlign w:val="center"/>
            <w:hideMark/>
          </w:tcPr>
          <w:p w14:paraId="7C676258"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z3 x4</w:t>
            </w:r>
          </w:p>
        </w:tc>
        <w:tc>
          <w:tcPr>
            <w:tcW w:w="0" w:type="auto"/>
            <w:shd w:val="clear" w:color="auto" w:fill="FFFFFF"/>
            <w:vAlign w:val="center"/>
            <w:hideMark/>
          </w:tcPr>
          <w:p w14:paraId="2534B425" w14:textId="77777777" w:rsidR="002046B9" w:rsidRPr="00C843C5" w:rsidRDefault="002046B9" w:rsidP="00A9720E">
            <w:pPr>
              <w:spacing w:after="0" w:line="240" w:lineRule="auto"/>
              <w:rPr>
                <w:rFonts w:eastAsia="Times New Roman" w:cs="Times New Roman"/>
                <w:lang w:eastAsia="en-GB"/>
              </w:rPr>
            </w:pPr>
            <w:r w:rsidRPr="00C843C5">
              <w:rPr>
                <w:rFonts w:eastAsia="Times New Roman" w:cs="Times New Roman"/>
                <w:lang w:eastAsia="en-GB"/>
              </w:rPr>
              <w:t>y4 z4</w:t>
            </w:r>
          </w:p>
        </w:tc>
      </w:tr>
    </w:tbl>
    <w:p w14:paraId="13830970" w14:textId="77777777" w:rsidR="002046B9" w:rsidRPr="00C843C5" w:rsidRDefault="002046B9" w:rsidP="002046B9">
      <w:pPr>
        <w:spacing w:after="0" w:line="240" w:lineRule="auto"/>
        <w:rPr>
          <w:rFonts w:eastAsia="Times New Roman" w:cs="Courier New"/>
          <w:color w:val="000000"/>
          <w:lang w:eastAsia="en-GB"/>
        </w:rPr>
      </w:pPr>
    </w:p>
    <w:p w14:paraId="250DDCBD" w14:textId="77777777" w:rsidR="002046B9" w:rsidRPr="00C843C5" w:rsidRDefault="002046B9" w:rsidP="002046B9">
      <w:pPr>
        <w:spacing w:after="0" w:line="240" w:lineRule="auto"/>
        <w:rPr>
          <w:rFonts w:eastAsia="Times New Roman" w:cs="Arial"/>
          <w:b/>
          <w:color w:val="000000"/>
          <w:sz w:val="28"/>
          <w:szCs w:val="28"/>
          <w:lang w:eastAsia="en-GB"/>
        </w:rPr>
      </w:pPr>
      <w:r w:rsidRPr="00C843C5">
        <w:rPr>
          <w:rFonts w:eastAsia="Times New Roman" w:cs="Arial"/>
          <w:b/>
          <w:color w:val="000000"/>
          <w:sz w:val="28"/>
          <w:szCs w:val="28"/>
          <w:lang w:eastAsia="en-GB"/>
        </w:rPr>
        <w:t>2) Methods and algorithms (with bibliographic references) to produce these results must be detailed.</w:t>
      </w:r>
    </w:p>
    <w:p w14:paraId="19D10571" w14:textId="77777777" w:rsidR="002046B9" w:rsidRPr="00C843C5" w:rsidRDefault="002046B9" w:rsidP="002046B9">
      <w:pPr>
        <w:spacing w:after="0" w:line="240" w:lineRule="auto"/>
        <w:rPr>
          <w:rFonts w:eastAsia="Times New Roman" w:cs="Arial"/>
          <w:b/>
          <w:color w:val="000000"/>
          <w:lang w:eastAsia="en-GB"/>
        </w:rPr>
      </w:pPr>
    </w:p>
    <w:p w14:paraId="37C33E30" w14:textId="77777777" w:rsidR="002046B9" w:rsidRPr="00C843C5" w:rsidRDefault="002046B9" w:rsidP="002046B9">
      <w:r w:rsidRPr="00C843C5">
        <w:t>XYZ coordinates should be known and be able to be defined in relation to the origin of the coordinate system (</w:t>
      </w:r>
      <w:proofErr w:type="spellStart"/>
      <w:r w:rsidRPr="00C843C5">
        <w:t>i.e</w:t>
      </w:r>
      <w:proofErr w:type="spellEnd"/>
      <w:r w:rsidRPr="00C843C5">
        <w:t xml:space="preserve"> show where 0,0,0 is (lower left frontal corner, or centroid, or …). Then coordinates should then be able to exported in relation to the origin of the coordinate system (currently can export landmark positions </w:t>
      </w:r>
      <w:r w:rsidRPr="00C843C5">
        <w:rPr>
          <w:i/>
        </w:rPr>
        <w:t xml:space="preserve">Export-Motion Analysis – Landmark </w:t>
      </w:r>
      <w:r w:rsidRPr="00C843C5">
        <w:t xml:space="preserve">but if you don’t know the origin then you cannot compare these to other bones).  </w:t>
      </w:r>
    </w:p>
    <w:p w14:paraId="58358F8D" w14:textId="77777777" w:rsidR="002046B9" w:rsidRPr="00C843C5" w:rsidRDefault="002046B9" w:rsidP="002046B9">
      <w:r w:rsidRPr="00C843C5">
        <w:t xml:space="preserve">There is currently an operation called : ‘Operations – Modify-Fuse- Represent in </w:t>
      </w:r>
      <w:proofErr w:type="spellStart"/>
      <w:r w:rsidRPr="00C843C5">
        <w:t>RefSys</w:t>
      </w:r>
      <w:proofErr w:type="spellEnd"/>
      <w:r w:rsidRPr="00C843C5">
        <w:t xml:space="preserve">’ which enables you to place the bone in a reference system. This then places the object in the reference system which you chose. (please note that I cannot make this work but perhaps Serge you can advise on this). As all bones need to be in the same place to make the GM analysis work then we need to have a way to do this. This could be ‘Operations – Modify-Fuse-Represent in 0,0,0’. Then you can chose to move the anatomical reference frame attached to the object and all bones will then be in the same position.  </w:t>
      </w:r>
    </w:p>
    <w:p w14:paraId="5FC287AE" w14:textId="2DF8B277" w:rsidR="00064B09" w:rsidRPr="00064B09" w:rsidRDefault="00064B09" w:rsidP="00064B09">
      <w:pPr>
        <w:pStyle w:val="CommentText"/>
        <w:rPr>
          <w:sz w:val="22"/>
          <w:szCs w:val="22"/>
        </w:rPr>
      </w:pPr>
      <w:r w:rsidRPr="00064B09">
        <w:rPr>
          <w:sz w:val="22"/>
          <w:szCs w:val="22"/>
        </w:rPr>
        <w:t>The most st</w:t>
      </w:r>
      <w:r>
        <w:rPr>
          <w:sz w:val="22"/>
          <w:szCs w:val="22"/>
        </w:rPr>
        <w:t>raight</w:t>
      </w:r>
      <w:r w:rsidRPr="00064B09">
        <w:rPr>
          <w:sz w:val="22"/>
          <w:szCs w:val="22"/>
        </w:rPr>
        <w:t xml:space="preserve"> and clear approach for GM bone evaluation is based on palpable ALs (three and more). Preferably these ALs must be selected using ISB recommendations for LCS definition</w:t>
      </w:r>
      <w:r>
        <w:rPr>
          <w:sz w:val="22"/>
          <w:szCs w:val="22"/>
        </w:rPr>
        <w:t xml:space="preserve"> (these definitions are available in lhpFusionBox)</w:t>
      </w:r>
      <w:r w:rsidRPr="00064B09">
        <w:rPr>
          <w:sz w:val="22"/>
          <w:szCs w:val="22"/>
        </w:rPr>
        <w:t xml:space="preserve">. If these ALs are not labelled than its must be palpated and </w:t>
      </w:r>
      <w:r w:rsidRPr="00064B09">
        <w:rPr>
          <w:sz w:val="22"/>
          <w:szCs w:val="22"/>
        </w:rPr>
        <w:lastRenderedPageBreak/>
        <w:t xml:space="preserve">stored in the same order (as “dimension” see Ex_1). Indeed, after bone LCS definition all palpated and supplementary (e.g. derived) ALs together with bone vertices (if surface data are available) must be converted into the bone LCS. </w:t>
      </w:r>
    </w:p>
    <w:p w14:paraId="0ACB709E" w14:textId="44DC17BF" w:rsidR="002046B9" w:rsidRDefault="00064B09" w:rsidP="00064B09">
      <w:pPr>
        <w:spacing w:after="0" w:line="240" w:lineRule="auto"/>
      </w:pPr>
      <w:r>
        <w:t>Another option is based on surface vertices availability and LCS derivation from principal axis (PA) evaluation. In this approach LCS origin will be in barycentre and LCS axis orientation must be corrected using example data for each type of bone. The advantage of PA approach is not necessary using any ALs for bony shape evaluation (e.g. bending, twisting etc.). The disadvantage is, that method is sensitive to surface data resolution, which may lead to error in LCS pose.</w:t>
      </w:r>
    </w:p>
    <w:p w14:paraId="4A87C5B0" w14:textId="77777777" w:rsidR="00064B09" w:rsidRPr="00C843C5" w:rsidRDefault="00064B09" w:rsidP="00064B09">
      <w:pPr>
        <w:spacing w:after="0" w:line="240" w:lineRule="auto"/>
        <w:rPr>
          <w:rFonts w:eastAsia="Times New Roman" w:cs="Courier New"/>
          <w:b/>
          <w:color w:val="000000"/>
          <w:lang w:eastAsia="en-GB"/>
        </w:rPr>
      </w:pPr>
    </w:p>
    <w:p w14:paraId="39AC1C0A" w14:textId="4AF853B1" w:rsidR="002046B9" w:rsidRPr="00C843C5" w:rsidRDefault="002046B9" w:rsidP="002046B9">
      <w:pPr>
        <w:rPr>
          <w:b/>
          <w:sz w:val="28"/>
          <w:szCs w:val="28"/>
        </w:rPr>
      </w:pPr>
      <w:r w:rsidRPr="00C843C5">
        <w:rPr>
          <w:b/>
          <w:sz w:val="28"/>
          <w:szCs w:val="28"/>
        </w:rPr>
        <w:t xml:space="preserve">3) User interface and user actions required to inject INPUT data into the algorithms. </w:t>
      </w:r>
    </w:p>
    <w:p w14:paraId="7B0B6019" w14:textId="7CD471E2" w:rsidR="002046B9" w:rsidRDefault="002046B9" w:rsidP="00065320">
      <w:pPr>
        <w:jc w:val="both"/>
      </w:pPr>
      <w:r w:rsidRPr="00C843C5">
        <w:t>This could be done by highlighting a group and then it automatically exports all landmarks in cloud in the format shown in 2.</w:t>
      </w:r>
    </w:p>
    <w:p w14:paraId="38E352DA" w14:textId="41FDF944" w:rsidR="00064B09" w:rsidRPr="00C843C5" w:rsidRDefault="00064B09" w:rsidP="00065320">
      <w:pPr>
        <w:jc w:val="both"/>
      </w:pPr>
      <w:r>
        <w:t>Three palpable ALS must be placed on each object according to ISB recommendations.</w:t>
      </w:r>
    </w:p>
    <w:p w14:paraId="50C0D6C8" w14:textId="4396BBA6" w:rsidR="00B36F34" w:rsidRPr="00C843C5" w:rsidRDefault="00A94541" w:rsidP="00065320">
      <w:pPr>
        <w:jc w:val="both"/>
        <w:rPr>
          <w:rFonts w:cs="Arial"/>
          <w:b/>
          <w:sz w:val="36"/>
          <w:szCs w:val="36"/>
          <w:u w:val="single"/>
        </w:rPr>
      </w:pPr>
      <w:r w:rsidRPr="00C843C5">
        <w:rPr>
          <w:rFonts w:cs="Arial"/>
          <w:b/>
          <w:sz w:val="36"/>
          <w:szCs w:val="36"/>
          <w:u w:val="single"/>
        </w:rPr>
        <w:t xml:space="preserve">Distance </w:t>
      </w:r>
      <w:r w:rsidR="00B36F34" w:rsidRPr="00C843C5">
        <w:rPr>
          <w:rFonts w:cs="Arial"/>
          <w:b/>
          <w:sz w:val="36"/>
          <w:szCs w:val="36"/>
          <w:u w:val="single"/>
        </w:rPr>
        <w:t>Measurements</w:t>
      </w:r>
    </w:p>
    <w:p w14:paraId="46449F02" w14:textId="77777777" w:rsidR="004E335F" w:rsidRPr="00C843C5" w:rsidRDefault="004E335F" w:rsidP="004E335F">
      <w:pPr>
        <w:spacing w:after="0" w:line="240" w:lineRule="auto"/>
        <w:rPr>
          <w:rFonts w:eastAsia="Times New Roman" w:cs="Courier New"/>
          <w:b/>
          <w:color w:val="000000"/>
          <w:sz w:val="28"/>
          <w:szCs w:val="28"/>
          <w:lang w:eastAsia="en-GB"/>
        </w:rPr>
      </w:pPr>
      <w:r w:rsidRPr="00C843C5">
        <w:rPr>
          <w:rFonts w:eastAsia="Times New Roman" w:cs="Arial"/>
          <w:b/>
          <w:color w:val="000000"/>
          <w:sz w:val="28"/>
          <w:szCs w:val="28"/>
          <w:lang w:eastAsia="en-GB"/>
        </w:rPr>
        <w:t>1) All results must be described and how these results should be presented. = OUTPUT data from new operations.</w:t>
      </w:r>
    </w:p>
    <w:p w14:paraId="3C056260" w14:textId="77777777" w:rsidR="002046B9" w:rsidRPr="00C843C5" w:rsidRDefault="002046B9" w:rsidP="00511864">
      <w:pPr>
        <w:jc w:val="both"/>
        <w:rPr>
          <w:rFonts w:cs="Arial"/>
        </w:rPr>
      </w:pPr>
    </w:p>
    <w:p w14:paraId="509861BD" w14:textId="34FE4FBC" w:rsidR="00511864" w:rsidRPr="00C843C5" w:rsidRDefault="00511864" w:rsidP="00511864">
      <w:pPr>
        <w:jc w:val="both"/>
        <w:rPr>
          <w:rFonts w:cs="Arial"/>
        </w:rPr>
      </w:pPr>
      <w:r w:rsidRPr="00C843C5">
        <w:rPr>
          <w:rFonts w:cs="Arial"/>
        </w:rPr>
        <w:t xml:space="preserve">Physical measurements in </w:t>
      </w:r>
      <w:proofErr w:type="spellStart"/>
      <w:r w:rsidRPr="00C843C5">
        <w:rPr>
          <w:rFonts w:cs="Arial"/>
        </w:rPr>
        <w:t>FusionBox</w:t>
      </w:r>
      <w:proofErr w:type="spellEnd"/>
      <w:r w:rsidR="000F6070" w:rsidRPr="00C843C5">
        <w:rPr>
          <w:rFonts w:cs="Arial"/>
        </w:rPr>
        <w:t xml:space="preserve"> are</w:t>
      </w:r>
      <w:r w:rsidRPr="00C843C5">
        <w:rPr>
          <w:rFonts w:cs="Arial"/>
        </w:rPr>
        <w:t xml:space="preserve"> made from previously located landmark locations. </w:t>
      </w:r>
      <w:r w:rsidR="000F6070" w:rsidRPr="00C843C5">
        <w:rPr>
          <w:rFonts w:cs="Arial"/>
        </w:rPr>
        <w:t>The d</w:t>
      </w:r>
      <w:r w:rsidRPr="00C843C5">
        <w:rPr>
          <w:rFonts w:cs="Arial"/>
        </w:rPr>
        <w:t xml:space="preserve">evelopment strategy in the </w:t>
      </w:r>
      <w:r w:rsidR="000F6070" w:rsidRPr="00C843C5">
        <w:rPr>
          <w:rFonts w:cs="Arial"/>
        </w:rPr>
        <w:t xml:space="preserve">previous </w:t>
      </w:r>
      <w:proofErr w:type="spellStart"/>
      <w:r w:rsidRPr="00C843C5">
        <w:rPr>
          <w:rFonts w:cs="Arial"/>
        </w:rPr>
        <w:t>lhp</w:t>
      </w:r>
      <w:proofErr w:type="spellEnd"/>
      <w:r w:rsidRPr="00C843C5">
        <w:rPr>
          <w:rFonts w:cs="Arial"/>
        </w:rPr>
        <w:t xml:space="preserve"> consortium was that no predefined “application specific” functions was implemented in order to keep </w:t>
      </w:r>
      <w:proofErr w:type="spellStart"/>
      <w:r w:rsidRPr="00C843C5">
        <w:rPr>
          <w:rFonts w:cs="Arial"/>
        </w:rPr>
        <w:t>lhp</w:t>
      </w:r>
      <w:proofErr w:type="spellEnd"/>
      <w:r w:rsidRPr="00C843C5">
        <w:rPr>
          <w:rFonts w:cs="Arial"/>
        </w:rPr>
        <w:t xml:space="preserve"> applications as generic as possible. Therefore, measurements from anatomical landmarks must be performed manually by 1) selecting the operations; 2) selecting relevant landmarks that have been previously located; 3) displaying the results.</w:t>
      </w:r>
      <w:r w:rsidR="000F6070" w:rsidRPr="00C843C5">
        <w:rPr>
          <w:rFonts w:cs="Arial"/>
        </w:rPr>
        <w:t xml:space="preserve"> However, this is difficult in practice when you need to perform lots of measurements on lots of bones and it is therefore currently very laborious in lhpFusionBox. Therefore a way to facilitate this would be useful.  </w:t>
      </w:r>
    </w:p>
    <w:p w14:paraId="00EA65E8" w14:textId="15702F8A" w:rsidR="00511864" w:rsidRPr="00C843C5" w:rsidRDefault="00511864" w:rsidP="00511864">
      <w:pPr>
        <w:jc w:val="both"/>
        <w:rPr>
          <w:rFonts w:cs="Arial"/>
        </w:rPr>
      </w:pPr>
      <w:r w:rsidRPr="00C843C5">
        <w:rPr>
          <w:rFonts w:cs="Arial"/>
        </w:rPr>
        <w:t>For anthropological purposes, measurements are much simpler in other systems. For example in MESHLAB, you can choose the measurement tape option, do a simple click on the object (which places a second landmark on the object) and the second click elsewhere on the object also automatically places a line which displays the distance between the two landmarks. If you did not place a landmark correctly then you can click on the landmark itself and move it on the object very easily (It stays automatically on the surface of the object). Landmarks are however</w:t>
      </w:r>
      <w:r w:rsidR="00A94541" w:rsidRPr="00C843C5">
        <w:rPr>
          <w:rFonts w:cs="Arial"/>
        </w:rPr>
        <w:t xml:space="preserve"> not labelled like in </w:t>
      </w:r>
      <w:proofErr w:type="spellStart"/>
      <w:r w:rsidR="00A94541" w:rsidRPr="00C843C5">
        <w:rPr>
          <w:rFonts w:cs="Arial"/>
        </w:rPr>
        <w:t>FusionBox</w:t>
      </w:r>
      <w:proofErr w:type="spellEnd"/>
      <w:r w:rsidR="00A94541" w:rsidRPr="00C843C5">
        <w:rPr>
          <w:rFonts w:cs="Arial"/>
        </w:rPr>
        <w:t xml:space="preserve"> and </w:t>
      </w:r>
      <w:r w:rsidR="00616A3E" w:rsidRPr="00C843C5">
        <w:rPr>
          <w:rFonts w:cs="Arial"/>
        </w:rPr>
        <w:t xml:space="preserve">automatically have names. </w:t>
      </w:r>
    </w:p>
    <w:p w14:paraId="1A0E3D75" w14:textId="77777777" w:rsidR="00616A3E" w:rsidRPr="00C843C5" w:rsidRDefault="00A94541" w:rsidP="00511864">
      <w:pPr>
        <w:jc w:val="both"/>
        <w:rPr>
          <w:rFonts w:cs="Arial"/>
        </w:rPr>
      </w:pPr>
      <w:r w:rsidRPr="00C843C5">
        <w:rPr>
          <w:rFonts w:cs="Arial"/>
        </w:rPr>
        <w:t>There are several ways distance measurements</w:t>
      </w:r>
      <w:r w:rsidR="0066109D" w:rsidRPr="00C843C5">
        <w:rPr>
          <w:rFonts w:cs="Arial"/>
        </w:rPr>
        <w:t xml:space="preserve"> could be improved. </w:t>
      </w:r>
    </w:p>
    <w:p w14:paraId="10389ADA" w14:textId="0C58FB7C" w:rsidR="0066109D" w:rsidRPr="00C843C5" w:rsidRDefault="002046B9" w:rsidP="00511864">
      <w:pPr>
        <w:jc w:val="both"/>
        <w:rPr>
          <w:rFonts w:cs="Arial"/>
        </w:rPr>
      </w:pPr>
      <w:r w:rsidRPr="00C843C5">
        <w:rPr>
          <w:rFonts w:cs="Arial"/>
        </w:rPr>
        <w:t>A</w:t>
      </w:r>
      <w:r w:rsidR="00616A3E" w:rsidRPr="00C843C5">
        <w:rPr>
          <w:rFonts w:cs="Arial"/>
        </w:rPr>
        <w:t xml:space="preserve">. </w:t>
      </w:r>
      <w:r w:rsidR="0066109D" w:rsidRPr="00C843C5">
        <w:rPr>
          <w:rFonts w:cs="Arial"/>
        </w:rPr>
        <w:t xml:space="preserve">In lhpFusionBox you have to go into ‘add landmark’ then choose a dictionary (which is very useful) but there is no way to just add a couple of landmarks easily and there is a difficulty when adding a ‘new landmark’ rather than a dictionary, as you can type different names for the ‘new’ landmark and it says that the landmark has already been added. CTRL A adds a landmark. The dictionary of points </w:t>
      </w:r>
      <w:r w:rsidR="0066109D" w:rsidRPr="00C843C5">
        <w:rPr>
          <w:rFonts w:cs="Arial"/>
        </w:rPr>
        <w:lastRenderedPageBreak/>
        <w:t xml:space="preserve">works well but there is often a problem when you try to add a ‘new landmark’ therefore this needs to be improved. </w:t>
      </w:r>
    </w:p>
    <w:p w14:paraId="3EE23110" w14:textId="4234C308" w:rsidR="00A94541" w:rsidRPr="00C843C5" w:rsidRDefault="002046B9" w:rsidP="00511864">
      <w:pPr>
        <w:jc w:val="both"/>
        <w:rPr>
          <w:rFonts w:cs="Arial"/>
        </w:rPr>
      </w:pPr>
      <w:r w:rsidRPr="00C843C5">
        <w:rPr>
          <w:rFonts w:cs="Arial"/>
        </w:rPr>
        <w:t>B</w:t>
      </w:r>
      <w:r w:rsidR="00616A3E" w:rsidRPr="00C843C5">
        <w:rPr>
          <w:rFonts w:cs="Arial"/>
        </w:rPr>
        <w:t xml:space="preserve">. </w:t>
      </w:r>
      <w:r w:rsidR="00A94541" w:rsidRPr="00C843C5">
        <w:rPr>
          <w:rFonts w:cs="Arial"/>
        </w:rPr>
        <w:t xml:space="preserve">As part of the project RBINS will set up dictionaries in lhpFusionBox for all the major bones based on the measurements of Martin. It would be useful to have a way to also have automated distance measurements (i.e. if you create a dictionary – you could also ask for the distance between two landmarks or the angle between 3 landmarks. It would be useful to have this as an option (in a menu or as part of a dictionary) and have it so that it can be changed as other people may want other distances between landmarks. </w:t>
      </w:r>
      <w:r w:rsidR="00616A3E" w:rsidRPr="00C843C5">
        <w:rPr>
          <w:rFonts w:cs="Arial"/>
        </w:rPr>
        <w:t xml:space="preserve">This can be a script or plug in. </w:t>
      </w:r>
    </w:p>
    <w:p w14:paraId="5B149281" w14:textId="73A62E94" w:rsidR="00A94541" w:rsidRPr="00C843C5" w:rsidRDefault="002046B9" w:rsidP="00511864">
      <w:pPr>
        <w:jc w:val="both"/>
        <w:rPr>
          <w:rFonts w:cs="Arial"/>
        </w:rPr>
      </w:pPr>
      <w:r w:rsidRPr="00C843C5">
        <w:rPr>
          <w:rFonts w:cs="Arial"/>
        </w:rPr>
        <w:t>C</w:t>
      </w:r>
      <w:r w:rsidR="00616A3E" w:rsidRPr="00C843C5">
        <w:rPr>
          <w:rFonts w:cs="Arial"/>
        </w:rPr>
        <w:t xml:space="preserve">. </w:t>
      </w:r>
      <w:r w:rsidR="00A94541" w:rsidRPr="00C843C5">
        <w:rPr>
          <w:rFonts w:cs="Arial"/>
        </w:rPr>
        <w:t xml:space="preserve">When moving </w:t>
      </w:r>
      <w:proofErr w:type="spellStart"/>
      <w:r w:rsidR="00A94541" w:rsidRPr="00C843C5">
        <w:rPr>
          <w:rFonts w:cs="Arial"/>
        </w:rPr>
        <w:t>prepalpated</w:t>
      </w:r>
      <w:proofErr w:type="spellEnd"/>
      <w:r w:rsidR="00A94541" w:rsidRPr="00C843C5">
        <w:rPr>
          <w:rFonts w:cs="Arial"/>
        </w:rPr>
        <w:t xml:space="preserve"> landmarks, surface snap should also be the default when moving landmarks on objects (as this has to be changed each time you move a landmark on an object). This is done when pressing CTRL T.</w:t>
      </w:r>
    </w:p>
    <w:p w14:paraId="15BE7B18" w14:textId="052E7BE7" w:rsidR="0066109D" w:rsidRPr="00C843C5" w:rsidRDefault="002046B9" w:rsidP="0066109D">
      <w:pPr>
        <w:jc w:val="both"/>
        <w:rPr>
          <w:rFonts w:cs="Arial"/>
        </w:rPr>
      </w:pPr>
      <w:r w:rsidRPr="00C843C5">
        <w:rPr>
          <w:rFonts w:cs="Arial"/>
        </w:rPr>
        <w:t>D.</w:t>
      </w:r>
      <w:r w:rsidR="00616A3E" w:rsidRPr="00C843C5">
        <w:rPr>
          <w:rFonts w:cs="Arial"/>
        </w:rPr>
        <w:t xml:space="preserve"> In relation to 2</w:t>
      </w:r>
      <w:r w:rsidR="0066109D" w:rsidRPr="00C843C5">
        <w:rPr>
          <w:rFonts w:cs="Arial"/>
        </w:rPr>
        <w:t>, it would also be useful to be able to export distance measurements and angles</w:t>
      </w:r>
      <w:r w:rsidR="00616A3E" w:rsidRPr="00C843C5">
        <w:rPr>
          <w:rFonts w:cs="Arial"/>
        </w:rPr>
        <w:t xml:space="preserve"> as a group</w:t>
      </w:r>
      <w:r w:rsidR="0066109D" w:rsidRPr="00C843C5">
        <w:rPr>
          <w:rFonts w:cs="Arial"/>
        </w:rPr>
        <w:t xml:space="preserve">. This is a feature that would also be useful for the analysis of the centre line of an object and quadric surfaces (see later tasks). </w:t>
      </w:r>
    </w:p>
    <w:p w14:paraId="6F3584AB" w14:textId="77777777" w:rsidR="004E335F" w:rsidRPr="00C843C5" w:rsidRDefault="004E335F" w:rsidP="004E335F">
      <w:pPr>
        <w:spacing w:after="0" w:line="240" w:lineRule="auto"/>
        <w:rPr>
          <w:rFonts w:eastAsia="Times New Roman" w:cs="Arial"/>
          <w:b/>
          <w:color w:val="000000"/>
          <w:sz w:val="28"/>
          <w:szCs w:val="28"/>
          <w:lang w:eastAsia="en-GB"/>
        </w:rPr>
      </w:pPr>
      <w:r w:rsidRPr="00C843C5">
        <w:rPr>
          <w:rFonts w:eastAsia="Times New Roman" w:cs="Arial"/>
          <w:b/>
          <w:color w:val="000000"/>
          <w:sz w:val="28"/>
          <w:szCs w:val="28"/>
          <w:lang w:eastAsia="en-GB"/>
        </w:rPr>
        <w:t>2) Methods and algorithms (with bibliographic references) to produce these results must be detailed.</w:t>
      </w:r>
    </w:p>
    <w:p w14:paraId="0E12F5D1" w14:textId="77777777" w:rsidR="00C843C5" w:rsidRDefault="00C843C5" w:rsidP="00511864">
      <w:pPr>
        <w:jc w:val="both"/>
        <w:rPr>
          <w:rFonts w:cs="Arial"/>
        </w:rPr>
      </w:pPr>
    </w:p>
    <w:p w14:paraId="16D120DC" w14:textId="08EA8EF6" w:rsidR="00511864" w:rsidRPr="00C843C5" w:rsidRDefault="002046B9" w:rsidP="00511864">
      <w:pPr>
        <w:jc w:val="both"/>
        <w:rPr>
          <w:rFonts w:cs="Arial"/>
        </w:rPr>
      </w:pPr>
      <w:r w:rsidRPr="00C843C5">
        <w:rPr>
          <w:rFonts w:cs="Arial"/>
        </w:rPr>
        <w:t>A</w:t>
      </w:r>
      <w:r w:rsidR="00616A3E" w:rsidRPr="00C843C5">
        <w:rPr>
          <w:rFonts w:cs="Arial"/>
        </w:rPr>
        <w:t xml:space="preserve">. </w:t>
      </w:r>
      <w:r w:rsidR="00511864" w:rsidRPr="00C843C5">
        <w:rPr>
          <w:rFonts w:cs="Arial"/>
        </w:rPr>
        <w:t>the problem (add landmark) is not really a bug; it is rather a badly implemented request. It is probably a good idea to rewrite the ‘add landmark’ function in the following way: 1) user is selecting a landmark cloud; 2) user is entering a landmark name in a tick box; 3) if the landmark name does not exist in the current cloud, then and only then the user can set a new landmark at the surface of the currently selected surface.</w:t>
      </w:r>
    </w:p>
    <w:p w14:paraId="78FF5447" w14:textId="775BB1E9" w:rsidR="00616A3E" w:rsidRPr="00C843C5" w:rsidRDefault="002046B9" w:rsidP="00511864">
      <w:pPr>
        <w:jc w:val="both"/>
        <w:rPr>
          <w:rFonts w:cs="Arial"/>
        </w:rPr>
      </w:pPr>
      <w:r w:rsidRPr="00C843C5">
        <w:rPr>
          <w:rFonts w:cs="Arial"/>
        </w:rPr>
        <w:t>B</w:t>
      </w:r>
      <w:r w:rsidR="00616A3E" w:rsidRPr="00C843C5">
        <w:rPr>
          <w:rFonts w:cs="Arial"/>
        </w:rPr>
        <w:t>. Specific high-end applications should be developed</w:t>
      </w:r>
      <w:r w:rsidRPr="00C843C5">
        <w:rPr>
          <w:rFonts w:cs="Arial"/>
        </w:rPr>
        <w:t xml:space="preserve"> (plug in or script)</w:t>
      </w:r>
      <w:r w:rsidR="00616A3E" w:rsidRPr="00C843C5">
        <w:rPr>
          <w:rFonts w:cs="Arial"/>
        </w:rPr>
        <w:t>. For example, a “measurement operation” that would ask user to choose 2 la</w:t>
      </w:r>
      <w:r w:rsidRPr="00C843C5">
        <w:rPr>
          <w:rFonts w:cs="Arial"/>
        </w:rPr>
        <w:t>ndmarks (linear measurements); C.</w:t>
      </w:r>
      <w:r w:rsidR="00616A3E" w:rsidRPr="00C843C5">
        <w:rPr>
          <w:rFonts w:cs="Arial"/>
        </w:rPr>
        <w:t xml:space="preserve"> landmarks (angular measurements, or shortest distance to a line); 4 landmarks (angle between lines, distance between lines), distances to planes and lines. </w:t>
      </w:r>
    </w:p>
    <w:p w14:paraId="0039053D" w14:textId="77777777" w:rsidR="0066109D" w:rsidRPr="00C843C5" w:rsidRDefault="0066109D" w:rsidP="0066109D">
      <w:pPr>
        <w:pStyle w:val="CommentText"/>
        <w:rPr>
          <w:sz w:val="22"/>
          <w:szCs w:val="22"/>
        </w:rPr>
      </w:pPr>
      <w:r w:rsidRPr="00C843C5">
        <w:rPr>
          <w:sz w:val="22"/>
          <w:szCs w:val="22"/>
        </w:rPr>
        <w:t>A script system could be associated. The script would include all measurements to be performed through various AL clouds.</w:t>
      </w:r>
    </w:p>
    <w:p w14:paraId="268AA0D8" w14:textId="77777777" w:rsidR="0066109D" w:rsidRPr="00C843C5" w:rsidRDefault="0066109D" w:rsidP="0066109D">
      <w:pPr>
        <w:pStyle w:val="CommentText"/>
        <w:rPr>
          <w:sz w:val="22"/>
          <w:szCs w:val="22"/>
        </w:rPr>
      </w:pPr>
      <w:r w:rsidRPr="00C843C5">
        <w:rPr>
          <w:sz w:val="22"/>
          <w:szCs w:val="22"/>
        </w:rPr>
        <w:t xml:space="preserve">For example: </w:t>
      </w:r>
    </w:p>
    <w:p w14:paraId="2F495457" w14:textId="77777777" w:rsidR="0066109D" w:rsidRPr="00C843C5" w:rsidRDefault="0066109D" w:rsidP="0066109D">
      <w:pPr>
        <w:pStyle w:val="CommentText"/>
        <w:rPr>
          <w:sz w:val="22"/>
          <w:szCs w:val="22"/>
        </w:rPr>
      </w:pPr>
      <w:r w:rsidRPr="00C843C5">
        <w:rPr>
          <w:sz w:val="22"/>
          <w:szCs w:val="22"/>
        </w:rPr>
        <w:t>CLOUD1 AL2 CLOUD4 AL6 LINEAR</w:t>
      </w:r>
    </w:p>
    <w:p w14:paraId="2B35559D" w14:textId="77777777" w:rsidR="0066109D" w:rsidRPr="00C843C5" w:rsidRDefault="0066109D" w:rsidP="0066109D">
      <w:pPr>
        <w:pStyle w:val="CommentText"/>
        <w:rPr>
          <w:sz w:val="22"/>
          <w:szCs w:val="22"/>
        </w:rPr>
      </w:pPr>
      <w:r w:rsidRPr="00C843C5">
        <w:rPr>
          <w:sz w:val="22"/>
          <w:szCs w:val="22"/>
        </w:rPr>
        <w:t>CLOUD1 AL2 CLOUD4 AL6 CLOUD4 AL3 ANGLE</w:t>
      </w:r>
    </w:p>
    <w:p w14:paraId="382230DE" w14:textId="77777777" w:rsidR="0066109D" w:rsidRPr="00C843C5" w:rsidRDefault="0066109D" w:rsidP="0066109D">
      <w:pPr>
        <w:pStyle w:val="CommentText"/>
        <w:rPr>
          <w:sz w:val="22"/>
          <w:szCs w:val="22"/>
        </w:rPr>
      </w:pPr>
      <w:proofErr w:type="spellStart"/>
      <w:r w:rsidRPr="00C843C5">
        <w:rPr>
          <w:sz w:val="22"/>
          <w:szCs w:val="22"/>
        </w:rPr>
        <w:t>Etc</w:t>
      </w:r>
      <w:proofErr w:type="spellEnd"/>
      <w:r w:rsidRPr="00C843C5">
        <w:rPr>
          <w:sz w:val="22"/>
          <w:szCs w:val="22"/>
        </w:rPr>
        <w:t>…</w:t>
      </w:r>
    </w:p>
    <w:p w14:paraId="710CC091" w14:textId="77777777" w:rsidR="0066109D" w:rsidRPr="00C843C5" w:rsidRDefault="0066109D" w:rsidP="0066109D">
      <w:pPr>
        <w:pStyle w:val="CommentText"/>
        <w:rPr>
          <w:sz w:val="22"/>
          <w:szCs w:val="22"/>
        </w:rPr>
      </w:pPr>
      <w:r w:rsidRPr="00C843C5">
        <w:rPr>
          <w:sz w:val="22"/>
          <w:szCs w:val="22"/>
        </w:rPr>
        <w:t>Obviously the script must still be constructed, but this would give a lot of flexibility because the specific measurements will not be hard-coded.</w:t>
      </w:r>
    </w:p>
    <w:p w14:paraId="7CD51D47" w14:textId="6C9B2673" w:rsidR="00511864" w:rsidRPr="00C843C5" w:rsidRDefault="0066109D" w:rsidP="0066109D">
      <w:pPr>
        <w:jc w:val="both"/>
      </w:pPr>
      <w:r w:rsidRPr="00C843C5">
        <w:t xml:space="preserve">Note </w:t>
      </w:r>
      <w:r w:rsidR="00616A3E" w:rsidRPr="00C843C5">
        <w:t>that this</w:t>
      </w:r>
      <w:r w:rsidRPr="00C843C5">
        <w:t xml:space="preserve"> scrip</w:t>
      </w:r>
      <w:r w:rsidR="00616A3E" w:rsidRPr="00C843C5">
        <w:t>t</w:t>
      </w:r>
      <w:r w:rsidRPr="00C843C5">
        <w:t xml:space="preserve"> and AL selection already exist</w:t>
      </w:r>
      <w:r w:rsidR="00616A3E" w:rsidRPr="00C843C5">
        <w:t>s</w:t>
      </w:r>
      <w:r w:rsidRPr="00C843C5">
        <w:t xml:space="preserve"> but </w:t>
      </w:r>
      <w:r w:rsidR="00616A3E" w:rsidRPr="00C843C5">
        <w:t xml:space="preserve">is not currently associated </w:t>
      </w:r>
      <w:r w:rsidRPr="00C843C5">
        <w:t>to measurements (</w:t>
      </w:r>
      <w:r w:rsidR="00616A3E" w:rsidRPr="00C843C5">
        <w:t>it is in</w:t>
      </w:r>
      <w:r w:rsidRPr="00C843C5">
        <w:t xml:space="preserve"> AF definition).</w:t>
      </w:r>
    </w:p>
    <w:p w14:paraId="362F741E" w14:textId="6832F6DD" w:rsidR="00616A3E" w:rsidRPr="00C843C5" w:rsidRDefault="00616A3E" w:rsidP="0066109D">
      <w:pPr>
        <w:jc w:val="both"/>
        <w:rPr>
          <w:rFonts w:cs="Arial"/>
          <w:b/>
          <w:u w:val="single"/>
        </w:rPr>
      </w:pPr>
      <w:r w:rsidRPr="00C843C5">
        <w:t xml:space="preserve">Operations needed for script </w:t>
      </w:r>
    </w:p>
    <w:p w14:paraId="5AC66B19" w14:textId="77777777" w:rsidR="00616A3E" w:rsidRPr="00C843C5" w:rsidRDefault="00616A3E" w:rsidP="00616A3E">
      <w:pPr>
        <w:rPr>
          <w:u w:val="single"/>
        </w:rPr>
      </w:pPr>
      <w:r w:rsidRPr="00C843C5">
        <w:rPr>
          <w:u w:val="single"/>
        </w:rPr>
        <w:lastRenderedPageBreak/>
        <w:t xml:space="preserve">2 landmarks  </w:t>
      </w:r>
    </w:p>
    <w:p w14:paraId="09079034" w14:textId="77777777" w:rsidR="00616A3E" w:rsidRPr="00C843C5" w:rsidRDefault="00616A3E" w:rsidP="00616A3E">
      <w:pPr>
        <w:pStyle w:val="ListParagraph"/>
        <w:numPr>
          <w:ilvl w:val="0"/>
          <w:numId w:val="12"/>
        </w:numPr>
      </w:pPr>
      <w:r w:rsidRPr="00C843C5">
        <w:t>Line</w:t>
      </w:r>
    </w:p>
    <w:p w14:paraId="0233C082" w14:textId="77777777" w:rsidR="00616A3E" w:rsidRPr="00C843C5" w:rsidRDefault="00616A3E" w:rsidP="00616A3E">
      <w:pPr>
        <w:pStyle w:val="ListParagraph"/>
        <w:numPr>
          <w:ilvl w:val="0"/>
          <w:numId w:val="12"/>
        </w:numPr>
      </w:pPr>
      <w:r w:rsidRPr="00C843C5">
        <w:rPr>
          <w:noProof/>
          <w:lang w:eastAsia="en-GB"/>
        </w:rPr>
        <mc:AlternateContent>
          <mc:Choice Requires="wps">
            <w:drawing>
              <wp:anchor distT="0" distB="0" distL="114300" distR="114300" simplePos="0" relativeHeight="251660288" behindDoc="0" locked="0" layoutInCell="1" allowOverlap="1" wp14:anchorId="4F937C55" wp14:editId="68159D9F">
                <wp:simplePos x="0" y="0"/>
                <wp:positionH relativeFrom="column">
                  <wp:posOffset>1791970</wp:posOffset>
                </wp:positionH>
                <wp:positionV relativeFrom="paragraph">
                  <wp:posOffset>102870</wp:posOffset>
                </wp:positionV>
                <wp:extent cx="352425" cy="361950"/>
                <wp:effectExtent l="0" t="0" r="28575" b="1905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61950"/>
                        </a:xfrm>
                        <a:prstGeom prst="rect">
                          <a:avLst/>
                        </a:prstGeom>
                        <a:solidFill>
                          <a:srgbClr val="FFFFFF"/>
                        </a:solidFill>
                        <a:ln w="9525">
                          <a:solidFill>
                            <a:srgbClr val="000000"/>
                          </a:solidFill>
                          <a:miter lim="800000"/>
                          <a:headEnd/>
                          <a:tailEnd/>
                        </a:ln>
                      </wps:spPr>
                      <wps:txbx>
                        <w:txbxContent>
                          <w:p w14:paraId="5B9408F6" w14:textId="77777777" w:rsidR="00616A3E" w:rsidRDefault="00616A3E" w:rsidP="00616A3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F937C55" id="_x0000_t202" coordsize="21600,21600" o:spt="202" path="m,l,21600r21600,l21600,xe">
                <v:stroke joinstyle="miter"/>
                <v:path gradientshapeok="t" o:connecttype="rect"/>
              </v:shapetype>
              <v:shape id="Text Box 2" o:spid="_x0000_s1026" type="#_x0000_t202" style="position:absolute;left:0;text-align:left;margin-left:141.1pt;margin-top:8.1pt;width:27.7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">
                <v:textbox>
                  <w:txbxContent>
                    <w:p w14:paraId="5B9408F6" w14:textId="77777777" w:rsidR="00616A3E" w:rsidRDefault="00616A3E" w:rsidP="00616A3E">
                      <w:r>
                        <w:t>A</w:t>
                      </w:r>
                    </w:p>
                  </w:txbxContent>
                </v:textbox>
              </v:shape>
            </w:pict>
          </mc:Fallback>
        </mc:AlternateContent>
      </w:r>
      <w:r w:rsidRPr="00C843C5">
        <w:rPr>
          <w:noProof/>
          <w:lang w:eastAsia="en-GB"/>
        </w:rPr>
        <mc:AlternateContent>
          <mc:Choice Requires="wps">
            <w:drawing>
              <wp:anchor distT="0" distB="0" distL="114300" distR="114300" simplePos="0" relativeHeight="251663360" behindDoc="0" locked="0" layoutInCell="1" allowOverlap="1" wp14:anchorId="204CC750" wp14:editId="3C8706C7">
                <wp:simplePos x="0" y="0"/>
                <wp:positionH relativeFrom="column">
                  <wp:posOffset>3161665</wp:posOffset>
                </wp:positionH>
                <wp:positionV relativeFrom="paragraph">
                  <wp:posOffset>201930</wp:posOffset>
                </wp:positionV>
                <wp:extent cx="352425" cy="361950"/>
                <wp:effectExtent l="0" t="0" r="28575" b="1905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61950"/>
                        </a:xfrm>
                        <a:prstGeom prst="rect">
                          <a:avLst/>
                        </a:prstGeom>
                        <a:solidFill>
                          <a:srgbClr val="FFFFFF"/>
                        </a:solidFill>
                        <a:ln w="9525">
                          <a:solidFill>
                            <a:srgbClr val="000000"/>
                          </a:solidFill>
                          <a:miter lim="800000"/>
                          <a:headEnd/>
                          <a:tailEnd/>
                        </a:ln>
                      </wps:spPr>
                      <wps:txbx>
                        <w:txbxContent>
                          <w:p w14:paraId="09A0E133" w14:textId="77777777" w:rsidR="00616A3E" w:rsidRDefault="00616A3E" w:rsidP="00616A3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4CC750" id="_x0000_s1027" type="#_x0000_t202" style="position:absolute;left:0;text-align:left;margin-left:248.95pt;margin-top:15.9pt;width:27.75pt;height: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">
                <v:textbox>
                  <w:txbxContent>
                    <w:p w14:paraId="09A0E133" w14:textId="77777777" w:rsidR="00616A3E" w:rsidRDefault="00616A3E" w:rsidP="00616A3E">
                      <w:r>
                        <w:t>B</w:t>
                      </w:r>
                    </w:p>
                  </w:txbxContent>
                </v:textbox>
              </v:shape>
            </w:pict>
          </mc:Fallback>
        </mc:AlternateContent>
      </w:r>
      <w:r w:rsidRPr="00C843C5">
        <w:rPr>
          <w:noProof/>
          <w:lang w:eastAsia="en-GB"/>
        </w:rPr>
        <mc:AlternateContent>
          <mc:Choice Requires="wps">
            <w:drawing>
              <wp:anchor distT="0" distB="0" distL="114300" distR="114300" simplePos="0" relativeHeight="251662336" behindDoc="0" locked="0" layoutInCell="1" allowOverlap="1" wp14:anchorId="231BDB68" wp14:editId="7EBCF9D2">
                <wp:simplePos x="0" y="0"/>
                <wp:positionH relativeFrom="column">
                  <wp:posOffset>2209800</wp:posOffset>
                </wp:positionH>
                <wp:positionV relativeFrom="paragraph">
                  <wp:posOffset>331470</wp:posOffset>
                </wp:positionV>
                <wp:extent cx="66675" cy="45085"/>
                <wp:effectExtent l="0" t="0" r="28575" b="12065"/>
                <wp:wrapNone/>
                <wp:docPr id="22" name="Flowchart: Connector 22"/>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405D2ED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2" o:spid="_x0000_s1026" type="#_x0000_t120" style="position:absolute;margin-left:174pt;margin-top:26.1pt;width:5.25pt;height:3.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59264" behindDoc="0" locked="0" layoutInCell="1" allowOverlap="1" wp14:anchorId="32C8F3B6" wp14:editId="623A61B6">
                <wp:simplePos x="0" y="0"/>
                <wp:positionH relativeFrom="column">
                  <wp:posOffset>2207260</wp:posOffset>
                </wp:positionH>
                <wp:positionV relativeFrom="paragraph">
                  <wp:posOffset>328930</wp:posOffset>
                </wp:positionV>
                <wp:extent cx="800100" cy="85725"/>
                <wp:effectExtent l="0" t="0" r="19050" b="28575"/>
                <wp:wrapNone/>
                <wp:docPr id="18" name="Straight Connector 18"/>
                <wp:cNvGraphicFramePr/>
                <a:graphic xmlns:a="http://schemas.openxmlformats.org/drawingml/2006/main">
                  <a:graphicData uri="http://schemas.microsoft.com/office/word/2010/wordprocessingShape">
                    <wps:wsp>
                      <wps:cNvCnPr/>
                      <wps:spPr>
                        <a:xfrm>
                          <a:off x="0" y="0"/>
                          <a:ext cx="800100" cy="857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717BD09B" id="Straight Connector 18"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3.8pt,25.9pt" to="236.8pt,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" strokecolor="red"/>
            </w:pict>
          </mc:Fallback>
        </mc:AlternateContent>
      </w:r>
      <w:r w:rsidRPr="00C843C5">
        <w:t>Distance (AB)</w:t>
      </w:r>
    </w:p>
    <w:p w14:paraId="166CF5C0" w14:textId="77777777" w:rsidR="00616A3E" w:rsidRPr="00C843C5" w:rsidRDefault="00616A3E" w:rsidP="00616A3E">
      <w:r w:rsidRPr="00C843C5">
        <w:rPr>
          <w:noProof/>
          <w:lang w:eastAsia="en-GB"/>
        </w:rPr>
        <mc:AlternateContent>
          <mc:Choice Requires="wps">
            <w:drawing>
              <wp:anchor distT="0" distB="0" distL="114300" distR="114300" simplePos="0" relativeHeight="251664384" behindDoc="0" locked="0" layoutInCell="1" allowOverlap="1" wp14:anchorId="74C35FBA" wp14:editId="063C4FE5">
                <wp:simplePos x="0" y="0"/>
                <wp:positionH relativeFrom="column">
                  <wp:posOffset>3067685</wp:posOffset>
                </wp:positionH>
                <wp:positionV relativeFrom="paragraph">
                  <wp:posOffset>147955</wp:posOffset>
                </wp:positionV>
                <wp:extent cx="0" cy="447675"/>
                <wp:effectExtent l="95250" t="38100" r="57150" b="9525"/>
                <wp:wrapNone/>
                <wp:docPr id="14" name="Straight Arrow Connector 14"/>
                <wp:cNvGraphicFramePr/>
                <a:graphic xmlns:a="http://schemas.openxmlformats.org/drawingml/2006/main">
                  <a:graphicData uri="http://schemas.microsoft.com/office/word/2010/wordprocessingShape">
                    <wps:wsp>
                      <wps:cNvCnPr/>
                      <wps:spPr>
                        <a:xfrm flipV="1">
                          <a:off x="0" y="0"/>
                          <a:ext cx="0" cy="4476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4C67908F" id="_x0000_t32" coordsize="21600,21600" o:spt="32" o:oned="t" path="m,l21600,21600e" filled="f">
                <v:path arrowok="t" fillok="f" o:connecttype="none"/>
                <o:lock v:ext="edit" shapetype="t"/>
              </v:shapetype>
              <v:shape id="Straight Arrow Connector 14" o:spid="_x0000_s1026" type="#_x0000_t32" style="position:absolute;margin-left:241.55pt;margin-top:11.65pt;width:0;height:35.2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" strokecolor="#4579b8 [3044]">
                <v:stroke endarrow="open"/>
              </v:shape>
            </w:pict>
          </mc:Fallback>
        </mc:AlternateContent>
      </w:r>
      <w:r w:rsidRPr="00C843C5">
        <w:rPr>
          <w:noProof/>
          <w:lang w:eastAsia="en-GB"/>
        </w:rPr>
        <mc:AlternateContent>
          <mc:Choice Requires="wps">
            <w:drawing>
              <wp:anchor distT="0" distB="0" distL="114300" distR="114300" simplePos="0" relativeHeight="251661312" behindDoc="0" locked="0" layoutInCell="1" allowOverlap="1" wp14:anchorId="52D1B844" wp14:editId="5296EBC2">
                <wp:simplePos x="0" y="0"/>
                <wp:positionH relativeFrom="column">
                  <wp:posOffset>3002187</wp:posOffset>
                </wp:positionH>
                <wp:positionV relativeFrom="paragraph">
                  <wp:posOffset>64548</wp:posOffset>
                </wp:positionV>
                <wp:extent cx="66675" cy="45085"/>
                <wp:effectExtent l="0" t="0" r="28575" b="12065"/>
                <wp:wrapNone/>
                <wp:docPr id="21" name="Flowchart: Connector 21"/>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1D90F9C" id="Flowchart: Connector 21" o:spid="_x0000_s1026" type="#_x0000_t120" style="position:absolute;margin-left:236.4pt;margin-top:5.1pt;width:5.25pt;height:3.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" fillcolor="#4f81bd [3204]" strokecolor="#243f60 [1604]" strokeweight="2pt"/>
            </w:pict>
          </mc:Fallback>
        </mc:AlternateContent>
      </w:r>
    </w:p>
    <w:p w14:paraId="6D1C74E8" w14:textId="77777777" w:rsidR="00616A3E" w:rsidRPr="00C843C5" w:rsidRDefault="00616A3E" w:rsidP="00616A3E">
      <w:r w:rsidRPr="00C843C5">
        <w:rPr>
          <w:noProof/>
          <w:lang w:eastAsia="en-GB"/>
        </w:rPr>
        <mc:AlternateContent>
          <mc:Choice Requires="wps">
            <w:drawing>
              <wp:anchor distT="0" distB="0" distL="114300" distR="114300" simplePos="0" relativeHeight="251665408" behindDoc="0" locked="0" layoutInCell="1" allowOverlap="1" wp14:anchorId="02DF5044" wp14:editId="4C16EB90">
                <wp:simplePos x="0" y="0"/>
                <wp:positionH relativeFrom="column">
                  <wp:posOffset>2653443</wp:posOffset>
                </wp:positionH>
                <wp:positionV relativeFrom="paragraph">
                  <wp:posOffset>196901</wp:posOffset>
                </wp:positionV>
                <wp:extent cx="1093914" cy="361950"/>
                <wp:effectExtent l="0" t="0" r="11430" b="1905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3914" cy="361950"/>
                        </a:xfrm>
                        <a:prstGeom prst="rect">
                          <a:avLst/>
                        </a:prstGeom>
                        <a:solidFill>
                          <a:srgbClr val="FFFFFF"/>
                        </a:solidFill>
                        <a:ln w="9525">
                          <a:solidFill>
                            <a:srgbClr val="000000"/>
                          </a:solidFill>
                          <a:miter lim="800000"/>
                          <a:headEnd/>
                          <a:tailEnd/>
                        </a:ln>
                      </wps:spPr>
                      <wps:txbx>
                        <w:txbxContent>
                          <w:p w14:paraId="2DB1B939" w14:textId="77777777" w:rsidR="00616A3E" w:rsidRDefault="00616A3E" w:rsidP="00616A3E">
                            <w:r>
                              <w:t>Landmark (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DF5044" id="_x0000_s1028" type="#_x0000_t202" style="position:absolute;margin-left:208.95pt;margin-top:15.5pt;width:86.15pt;height:2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">
                <v:textbox>
                  <w:txbxContent>
                    <w:p w14:paraId="2DB1B939" w14:textId="77777777" w:rsidR="00616A3E" w:rsidRDefault="00616A3E" w:rsidP="00616A3E">
                      <w:r>
                        <w:t>Landmark (s)</w:t>
                      </w:r>
                    </w:p>
                  </w:txbxContent>
                </v:textbox>
              </v:shape>
            </w:pict>
          </mc:Fallback>
        </mc:AlternateContent>
      </w:r>
    </w:p>
    <w:p w14:paraId="77BDD4ED" w14:textId="77777777" w:rsidR="00616A3E" w:rsidRPr="00C843C5" w:rsidRDefault="00616A3E" w:rsidP="00616A3E">
      <w:pPr>
        <w:rPr>
          <w:u w:val="single"/>
        </w:rPr>
      </w:pPr>
    </w:p>
    <w:p w14:paraId="489E7079" w14:textId="77777777" w:rsidR="00616A3E" w:rsidRPr="00C843C5" w:rsidRDefault="00616A3E" w:rsidP="00616A3E">
      <w:pPr>
        <w:rPr>
          <w:u w:val="single"/>
        </w:rPr>
      </w:pPr>
    </w:p>
    <w:p w14:paraId="014DACD9" w14:textId="77777777" w:rsidR="00616A3E" w:rsidRPr="00C843C5" w:rsidRDefault="00616A3E" w:rsidP="00616A3E">
      <w:pPr>
        <w:rPr>
          <w:u w:val="single"/>
        </w:rPr>
      </w:pPr>
      <w:r w:rsidRPr="00C843C5">
        <w:rPr>
          <w:u w:val="single"/>
        </w:rPr>
        <w:t>3 landmarks ABC</w:t>
      </w:r>
    </w:p>
    <w:p w14:paraId="1BECC0F9" w14:textId="77777777" w:rsidR="00616A3E" w:rsidRPr="00C843C5" w:rsidRDefault="00616A3E" w:rsidP="00616A3E">
      <w:pPr>
        <w:pStyle w:val="ListParagraph"/>
        <w:numPr>
          <w:ilvl w:val="0"/>
          <w:numId w:val="12"/>
        </w:numPr>
      </w:pPr>
      <w:r w:rsidRPr="00C843C5">
        <w:t>Lines AB, BC, CA</w:t>
      </w:r>
    </w:p>
    <w:p w14:paraId="64B3D684" w14:textId="77777777" w:rsidR="00616A3E" w:rsidRPr="00C843C5" w:rsidRDefault="00616A3E" w:rsidP="00616A3E">
      <w:pPr>
        <w:pStyle w:val="ListParagraph"/>
        <w:numPr>
          <w:ilvl w:val="0"/>
          <w:numId w:val="12"/>
        </w:numPr>
      </w:pPr>
      <w:r w:rsidRPr="00C843C5">
        <w:t>Average of two/or more landmarks (AB) to another landmark (C)</w:t>
      </w:r>
    </w:p>
    <w:p w14:paraId="623964EC" w14:textId="77777777" w:rsidR="00616A3E" w:rsidRPr="00C843C5" w:rsidRDefault="00616A3E" w:rsidP="00616A3E">
      <w:pPr>
        <w:pStyle w:val="ListParagraph"/>
        <w:numPr>
          <w:ilvl w:val="0"/>
          <w:numId w:val="12"/>
        </w:numPr>
      </w:pPr>
      <w:r w:rsidRPr="00C843C5">
        <w:t xml:space="preserve">2 perpendicular lines </w:t>
      </w:r>
    </w:p>
    <w:p w14:paraId="4EE1A799" w14:textId="77777777" w:rsidR="00616A3E" w:rsidRPr="00C843C5" w:rsidRDefault="00616A3E" w:rsidP="00616A3E">
      <w:pPr>
        <w:pStyle w:val="ListParagraph"/>
        <w:numPr>
          <w:ilvl w:val="0"/>
          <w:numId w:val="12"/>
        </w:numPr>
      </w:pPr>
      <w:r w:rsidRPr="00C843C5">
        <w:t>Angle between two lines</w:t>
      </w:r>
    </w:p>
    <w:p w14:paraId="41E767B5" w14:textId="77777777" w:rsidR="00616A3E" w:rsidRPr="00C843C5" w:rsidRDefault="00616A3E" w:rsidP="00616A3E">
      <w:pPr>
        <w:pStyle w:val="ListParagraph"/>
        <w:numPr>
          <w:ilvl w:val="0"/>
          <w:numId w:val="12"/>
        </w:numPr>
      </w:pPr>
      <w:r w:rsidRPr="00C843C5">
        <w:t>Plane</w:t>
      </w:r>
    </w:p>
    <w:p w14:paraId="65825D66" w14:textId="77777777" w:rsidR="00616A3E" w:rsidRPr="00C843C5" w:rsidRDefault="00616A3E" w:rsidP="00616A3E">
      <w:r w:rsidRPr="00C843C5">
        <w:rPr>
          <w:noProof/>
          <w:lang w:eastAsia="en-GB"/>
        </w:rPr>
        <mc:AlternateContent>
          <mc:Choice Requires="wps">
            <w:drawing>
              <wp:anchor distT="0" distB="0" distL="114300" distR="114300" simplePos="0" relativeHeight="251680768" behindDoc="0" locked="0" layoutInCell="1" allowOverlap="1" wp14:anchorId="2657C942" wp14:editId="10D0C092">
                <wp:simplePos x="0" y="0"/>
                <wp:positionH relativeFrom="column">
                  <wp:posOffset>1744551</wp:posOffset>
                </wp:positionH>
                <wp:positionV relativeFrom="paragraph">
                  <wp:posOffset>159057</wp:posOffset>
                </wp:positionV>
                <wp:extent cx="352425" cy="361950"/>
                <wp:effectExtent l="0" t="0" r="28575" b="1905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61950"/>
                        </a:xfrm>
                        <a:prstGeom prst="rect">
                          <a:avLst/>
                        </a:prstGeom>
                        <a:solidFill>
                          <a:srgbClr val="FFFFFF"/>
                        </a:solidFill>
                        <a:ln w="9525">
                          <a:solidFill>
                            <a:srgbClr val="000000"/>
                          </a:solidFill>
                          <a:miter lim="800000"/>
                          <a:headEnd/>
                          <a:tailEnd/>
                        </a:ln>
                      </wps:spPr>
                      <wps:txbx>
                        <w:txbxContent>
                          <w:p w14:paraId="395A7E80" w14:textId="77777777" w:rsidR="00616A3E" w:rsidRDefault="00616A3E" w:rsidP="00616A3E">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57C942" id="_x0000_s1029" type="#_x0000_t202" style="position:absolute;margin-left:137.35pt;margin-top:12.5pt;width:27.75pt;height:2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">
                <v:textbox>
                  <w:txbxContent>
                    <w:p w14:paraId="395A7E80" w14:textId="77777777" w:rsidR="00616A3E" w:rsidRDefault="00616A3E" w:rsidP="00616A3E">
                      <w:r>
                        <w:t>C</w:t>
                      </w:r>
                    </w:p>
                  </w:txbxContent>
                </v:textbox>
              </v:shape>
            </w:pict>
          </mc:Fallback>
        </mc:AlternateContent>
      </w:r>
      <w:r w:rsidRPr="00C843C5">
        <w:t xml:space="preserve">   Distance between Average of two landmarks (AB) to another landmark (C)</w:t>
      </w:r>
    </w:p>
    <w:p w14:paraId="5545F94E" w14:textId="77777777" w:rsidR="00616A3E" w:rsidRPr="00C843C5" w:rsidRDefault="00616A3E" w:rsidP="00616A3E">
      <w:r w:rsidRPr="00C843C5">
        <w:rPr>
          <w:noProof/>
          <w:lang w:eastAsia="en-GB"/>
        </w:rPr>
        <mc:AlternateContent>
          <mc:Choice Requires="wps">
            <w:drawing>
              <wp:anchor distT="0" distB="0" distL="114300" distR="114300" simplePos="0" relativeHeight="251684864" behindDoc="0" locked="0" layoutInCell="1" allowOverlap="1" wp14:anchorId="3378617A" wp14:editId="2C406741">
                <wp:simplePos x="0" y="0"/>
                <wp:positionH relativeFrom="column">
                  <wp:posOffset>1894840</wp:posOffset>
                </wp:positionH>
                <wp:positionV relativeFrom="paragraph">
                  <wp:posOffset>243840</wp:posOffset>
                </wp:positionV>
                <wp:extent cx="67310" cy="73025"/>
                <wp:effectExtent l="0" t="0" r="27940" b="22225"/>
                <wp:wrapNone/>
                <wp:docPr id="320" name="Flowchart: Connector 320"/>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A6B9B0E" id="Flowchart: Connector 320" o:spid="_x0000_s1026" type="#_x0000_t120" style="position:absolute;margin-left:149.2pt;margin-top:19.2pt;width:5.3pt;height:5.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85888" behindDoc="0" locked="0" layoutInCell="1" allowOverlap="1" wp14:anchorId="3DC5EB9A" wp14:editId="6CEC3541">
                <wp:simplePos x="0" y="0"/>
                <wp:positionH relativeFrom="column">
                  <wp:posOffset>1945425</wp:posOffset>
                </wp:positionH>
                <wp:positionV relativeFrom="paragraph">
                  <wp:posOffset>312766</wp:posOffset>
                </wp:positionV>
                <wp:extent cx="0" cy="330769"/>
                <wp:effectExtent l="95250" t="38100" r="76200" b="50800"/>
                <wp:wrapNone/>
                <wp:docPr id="321" name="Straight Arrow Connector 321"/>
                <wp:cNvGraphicFramePr/>
                <a:graphic xmlns:a="http://schemas.openxmlformats.org/drawingml/2006/main">
                  <a:graphicData uri="http://schemas.microsoft.com/office/word/2010/wordprocessingShape">
                    <wps:wsp>
                      <wps:cNvCnPr/>
                      <wps:spPr>
                        <a:xfrm>
                          <a:off x="0" y="0"/>
                          <a:ext cx="0" cy="330769"/>
                        </a:xfrm>
                        <a:prstGeom prst="straightConnector1">
                          <a:avLst/>
                        </a:prstGeom>
                        <a:ln>
                          <a:solidFill>
                            <a:srgbClr val="FF0000"/>
                          </a:solidFill>
                          <a:prstDash val="sysDash"/>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C009457" id="Straight Arrow Connector 321" o:spid="_x0000_s1026" type="#_x0000_t32" style="position:absolute;margin-left:153.2pt;margin-top:24.65pt;width:0;height:26.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" strokecolor="red">
                <v:stroke dashstyle="3 1" startarrow="open" endarrow="open"/>
              </v:shape>
            </w:pict>
          </mc:Fallback>
        </mc:AlternateContent>
      </w:r>
    </w:p>
    <w:p w14:paraId="787A0AB6" w14:textId="77777777" w:rsidR="00616A3E" w:rsidRPr="00C843C5" w:rsidRDefault="00616A3E" w:rsidP="00616A3E">
      <w:r w:rsidRPr="00C843C5">
        <w:rPr>
          <w:noProof/>
          <w:lang w:eastAsia="en-GB"/>
        </w:rPr>
        <mc:AlternateContent>
          <mc:Choice Requires="wps">
            <w:drawing>
              <wp:anchor distT="0" distB="0" distL="114300" distR="114300" simplePos="0" relativeHeight="251683840" behindDoc="0" locked="0" layoutInCell="1" allowOverlap="1" wp14:anchorId="3CC3F54D" wp14:editId="44A65A06">
                <wp:simplePos x="0" y="0"/>
                <wp:positionH relativeFrom="column">
                  <wp:posOffset>1895475</wp:posOffset>
                </wp:positionH>
                <wp:positionV relativeFrom="paragraph">
                  <wp:posOffset>262255</wp:posOffset>
                </wp:positionV>
                <wp:extent cx="89535" cy="61595"/>
                <wp:effectExtent l="0" t="0" r="24765" b="14605"/>
                <wp:wrapNone/>
                <wp:docPr id="319" name="Oval 319"/>
                <wp:cNvGraphicFramePr/>
                <a:graphic xmlns:a="http://schemas.openxmlformats.org/drawingml/2006/main">
                  <a:graphicData uri="http://schemas.microsoft.com/office/word/2010/wordprocessingShape">
                    <wps:wsp>
                      <wps:cNvSpPr/>
                      <wps:spPr>
                        <a:xfrm>
                          <a:off x="0" y="0"/>
                          <a:ext cx="89535" cy="61595"/>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14FD6441" id="Oval 319" o:spid="_x0000_s1026" style="position:absolute;margin-left:149.25pt;margin-top:20.65pt;width:7.05pt;height:4.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" fillcolor="red" strokecolor="red" strokeweight="2pt"/>
            </w:pict>
          </mc:Fallback>
        </mc:AlternateContent>
      </w:r>
      <w:r w:rsidRPr="00C843C5">
        <w:rPr>
          <w:noProof/>
          <w:lang w:eastAsia="en-GB"/>
        </w:rPr>
        <mc:AlternateContent>
          <mc:Choice Requires="wps">
            <w:drawing>
              <wp:anchor distT="0" distB="0" distL="114300" distR="114300" simplePos="0" relativeHeight="251681792" behindDoc="0" locked="0" layoutInCell="1" allowOverlap="1" wp14:anchorId="3CD863DC" wp14:editId="547BB3EE">
                <wp:simplePos x="0" y="0"/>
                <wp:positionH relativeFrom="column">
                  <wp:posOffset>2569210</wp:posOffset>
                </wp:positionH>
                <wp:positionV relativeFrom="paragraph">
                  <wp:posOffset>252095</wp:posOffset>
                </wp:positionV>
                <wp:extent cx="352425" cy="291465"/>
                <wp:effectExtent l="0" t="0" r="28575" b="13335"/>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91465"/>
                        </a:xfrm>
                        <a:prstGeom prst="rect">
                          <a:avLst/>
                        </a:prstGeom>
                        <a:solidFill>
                          <a:srgbClr val="FFFFFF"/>
                        </a:solidFill>
                        <a:ln w="9525">
                          <a:solidFill>
                            <a:srgbClr val="000000"/>
                          </a:solidFill>
                          <a:miter lim="800000"/>
                          <a:headEnd/>
                          <a:tailEnd/>
                        </a:ln>
                      </wps:spPr>
                      <wps:txbx>
                        <w:txbxContent>
                          <w:p w14:paraId="104A6DEB" w14:textId="77777777" w:rsidR="00616A3E" w:rsidRDefault="00616A3E" w:rsidP="00616A3E">
                            <w:r>
                              <w:t>B</w:t>
                            </w:r>
                          </w:p>
                          <w:p w14:paraId="12678B58" w14:textId="77777777" w:rsidR="00616A3E" w:rsidRDefault="00616A3E" w:rsidP="00616A3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D863DC" id="_x0000_s1030" type="#_x0000_t202" style="position:absolute;margin-left:202.3pt;margin-top:19.85pt;width:27.75pt;height:22.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">
                <v:textbox>
                  <w:txbxContent>
                    <w:p w14:paraId="104A6DEB" w14:textId="77777777" w:rsidR="00616A3E" w:rsidRDefault="00616A3E" w:rsidP="00616A3E">
                      <w:r>
                        <w:t>B</w:t>
                      </w:r>
                    </w:p>
                    <w:p w14:paraId="12678B58" w14:textId="77777777" w:rsidR="00616A3E" w:rsidRDefault="00616A3E" w:rsidP="00616A3E">
                      <w:r>
                        <w:t>B</w:t>
                      </w:r>
                    </w:p>
                  </w:txbxContent>
                </v:textbox>
              </v:shape>
            </w:pict>
          </mc:Fallback>
        </mc:AlternateContent>
      </w:r>
      <w:r w:rsidRPr="00C843C5">
        <w:rPr>
          <w:noProof/>
          <w:lang w:eastAsia="en-GB"/>
        </w:rPr>
        <mc:AlternateContent>
          <mc:Choice Requires="wps">
            <w:drawing>
              <wp:anchor distT="0" distB="0" distL="114300" distR="114300" simplePos="0" relativeHeight="251682816" behindDoc="0" locked="0" layoutInCell="1" allowOverlap="1" wp14:anchorId="28B29677" wp14:editId="6643275F">
                <wp:simplePos x="0" y="0"/>
                <wp:positionH relativeFrom="column">
                  <wp:posOffset>1002665</wp:posOffset>
                </wp:positionH>
                <wp:positionV relativeFrom="paragraph">
                  <wp:posOffset>245110</wp:posOffset>
                </wp:positionV>
                <wp:extent cx="352425" cy="327660"/>
                <wp:effectExtent l="0" t="0" r="28575" b="1524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7660"/>
                        </a:xfrm>
                        <a:prstGeom prst="rect">
                          <a:avLst/>
                        </a:prstGeom>
                        <a:solidFill>
                          <a:srgbClr val="FFFFFF"/>
                        </a:solidFill>
                        <a:ln w="9525">
                          <a:solidFill>
                            <a:srgbClr val="000000"/>
                          </a:solidFill>
                          <a:miter lim="800000"/>
                          <a:headEnd/>
                          <a:tailEnd/>
                        </a:ln>
                      </wps:spPr>
                      <wps:txbx>
                        <w:txbxContent>
                          <w:p w14:paraId="64DAA451" w14:textId="77777777" w:rsidR="00616A3E" w:rsidRDefault="00616A3E" w:rsidP="00616A3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B29677" id="_x0000_s1031" type="#_x0000_t202" style="position:absolute;margin-left:78.95pt;margin-top:19.3pt;width:27.75pt;height:25.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">
                <v:textbox>
                  <w:txbxContent>
                    <w:p w14:paraId="64DAA451" w14:textId="77777777" w:rsidR="00616A3E" w:rsidRDefault="00616A3E" w:rsidP="00616A3E">
                      <w:r>
                        <w:t>A</w:t>
                      </w:r>
                    </w:p>
                  </w:txbxContent>
                </v:textbox>
              </v:shape>
            </w:pict>
          </mc:Fallback>
        </mc:AlternateContent>
      </w:r>
      <w:r w:rsidRPr="00C843C5">
        <w:rPr>
          <w:noProof/>
          <w:lang w:eastAsia="en-GB"/>
        </w:rPr>
        <mc:AlternateContent>
          <mc:Choice Requires="wps">
            <w:drawing>
              <wp:anchor distT="0" distB="0" distL="114300" distR="114300" simplePos="0" relativeHeight="251679744" behindDoc="0" locked="0" layoutInCell="1" allowOverlap="1" wp14:anchorId="394A670A" wp14:editId="765FCA50">
                <wp:simplePos x="0" y="0"/>
                <wp:positionH relativeFrom="column">
                  <wp:posOffset>2322195</wp:posOffset>
                </wp:positionH>
                <wp:positionV relativeFrom="paragraph">
                  <wp:posOffset>245110</wp:posOffset>
                </wp:positionV>
                <wp:extent cx="67310" cy="73025"/>
                <wp:effectExtent l="0" t="0" r="27940" b="22225"/>
                <wp:wrapNone/>
                <wp:docPr id="313" name="Flowchart: Connector 313"/>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3D2B496" id="Flowchart: Connector 313" o:spid="_x0000_s1026" type="#_x0000_t120" style="position:absolute;margin-left:182.85pt;margin-top:19.3pt;width:5.3pt;height:5.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78720" behindDoc="0" locked="0" layoutInCell="1" allowOverlap="1" wp14:anchorId="53E15D8A" wp14:editId="07CE685A">
                <wp:simplePos x="0" y="0"/>
                <wp:positionH relativeFrom="column">
                  <wp:posOffset>1424305</wp:posOffset>
                </wp:positionH>
                <wp:positionV relativeFrom="paragraph">
                  <wp:posOffset>245110</wp:posOffset>
                </wp:positionV>
                <wp:extent cx="67310" cy="73025"/>
                <wp:effectExtent l="0" t="0" r="27940" b="22225"/>
                <wp:wrapNone/>
                <wp:docPr id="310" name="Flowchart: Connector 310"/>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91C7D83" id="Flowchart: Connector 310" o:spid="_x0000_s1026" type="#_x0000_t120" style="position:absolute;margin-left:112.15pt;margin-top:19.3pt;width:5.3pt;height:5.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77696" behindDoc="0" locked="0" layoutInCell="1" allowOverlap="1" wp14:anchorId="148609C8" wp14:editId="75320343">
                <wp:simplePos x="0" y="0"/>
                <wp:positionH relativeFrom="column">
                  <wp:posOffset>1491568</wp:posOffset>
                </wp:positionH>
                <wp:positionV relativeFrom="paragraph">
                  <wp:posOffset>290553</wp:posOffset>
                </wp:positionV>
                <wp:extent cx="811963" cy="1372"/>
                <wp:effectExtent l="0" t="0" r="26670" b="36830"/>
                <wp:wrapNone/>
                <wp:docPr id="311" name="Straight Connector 311"/>
                <wp:cNvGraphicFramePr/>
                <a:graphic xmlns:a="http://schemas.openxmlformats.org/drawingml/2006/main">
                  <a:graphicData uri="http://schemas.microsoft.com/office/word/2010/wordprocessingShape">
                    <wps:wsp>
                      <wps:cNvCnPr/>
                      <wps:spPr>
                        <a:xfrm>
                          <a:off x="0" y="0"/>
                          <a:ext cx="811963" cy="1372"/>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ADEE957" id="Straight Connector 311"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45pt,22.9pt" to="181.4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" strokecolor="#4579b8 [3044]">
                <v:stroke dashstyle="3 1"/>
              </v:line>
            </w:pict>
          </mc:Fallback>
        </mc:AlternateContent>
      </w:r>
    </w:p>
    <w:p w14:paraId="7CF9DF1A" w14:textId="77777777" w:rsidR="00616A3E" w:rsidRPr="00C843C5" w:rsidRDefault="00616A3E" w:rsidP="00616A3E"/>
    <w:p w14:paraId="18F0D35F" w14:textId="77777777" w:rsidR="00616A3E" w:rsidRPr="00C843C5" w:rsidRDefault="00616A3E" w:rsidP="00616A3E"/>
    <w:p w14:paraId="69E99EC7" w14:textId="77777777" w:rsidR="00616A3E" w:rsidRPr="00C843C5" w:rsidRDefault="00616A3E" w:rsidP="00616A3E">
      <w:r w:rsidRPr="00C843C5">
        <w:rPr>
          <w:noProof/>
          <w:lang w:eastAsia="en-GB"/>
        </w:rPr>
        <mc:AlternateContent>
          <mc:Choice Requires="wps">
            <w:drawing>
              <wp:anchor distT="0" distB="0" distL="114300" distR="114300" simplePos="0" relativeHeight="251693056" behindDoc="0" locked="0" layoutInCell="1" allowOverlap="1" wp14:anchorId="1AB417BB" wp14:editId="09FF141D">
                <wp:simplePos x="0" y="0"/>
                <wp:positionH relativeFrom="column">
                  <wp:posOffset>2390775</wp:posOffset>
                </wp:positionH>
                <wp:positionV relativeFrom="paragraph">
                  <wp:posOffset>263525</wp:posOffset>
                </wp:positionV>
                <wp:extent cx="114300" cy="161925"/>
                <wp:effectExtent l="0" t="38100" r="57150" b="28575"/>
                <wp:wrapNone/>
                <wp:docPr id="322" name="Straight Arrow Connector 322"/>
                <wp:cNvGraphicFramePr/>
                <a:graphic xmlns:a="http://schemas.openxmlformats.org/drawingml/2006/main">
                  <a:graphicData uri="http://schemas.microsoft.com/office/word/2010/wordprocessingShape">
                    <wps:wsp>
                      <wps:cNvCnPr/>
                      <wps:spPr>
                        <a:xfrm flipV="1">
                          <a:off x="0" y="0"/>
                          <a:ext cx="114300" cy="1619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8016406" id="Straight Arrow Connector 322" o:spid="_x0000_s1026" type="#_x0000_t32" style="position:absolute;margin-left:188.25pt;margin-top:20.75pt;width:9pt;height:12.75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" strokecolor="#4579b8 [3044]">
                <v:stroke endarrow="open"/>
              </v:shape>
            </w:pict>
          </mc:Fallback>
        </mc:AlternateContent>
      </w:r>
      <w:r w:rsidRPr="00C843C5">
        <w:t xml:space="preserve">                                                  Angle between two lines</w:t>
      </w:r>
    </w:p>
    <w:p w14:paraId="427D2C22" w14:textId="77777777" w:rsidR="00616A3E" w:rsidRPr="00C843C5" w:rsidRDefault="00616A3E" w:rsidP="00616A3E">
      <w:r w:rsidRPr="00C843C5">
        <w:rPr>
          <w:noProof/>
          <w:lang w:eastAsia="en-GB"/>
        </w:rPr>
        <mc:AlternateContent>
          <mc:Choice Requires="wps">
            <w:drawing>
              <wp:anchor distT="0" distB="0" distL="114300" distR="114300" simplePos="0" relativeHeight="251688960" behindDoc="0" locked="0" layoutInCell="1" allowOverlap="1" wp14:anchorId="19B35256" wp14:editId="0F6A70C2">
                <wp:simplePos x="0" y="0"/>
                <wp:positionH relativeFrom="column">
                  <wp:posOffset>1896118</wp:posOffset>
                </wp:positionH>
                <wp:positionV relativeFrom="paragraph">
                  <wp:posOffset>287861</wp:posOffset>
                </wp:positionV>
                <wp:extent cx="914400" cy="914400"/>
                <wp:effectExtent l="0" t="19050" r="0" b="0"/>
                <wp:wrapNone/>
                <wp:docPr id="323" name="Arc 323"/>
                <wp:cNvGraphicFramePr/>
                <a:graphic xmlns:a="http://schemas.openxmlformats.org/drawingml/2006/main">
                  <a:graphicData uri="http://schemas.microsoft.com/office/word/2010/wordprocessingShape">
                    <wps:wsp>
                      <wps:cNvSpPr/>
                      <wps:spPr>
                        <a:xfrm>
                          <a:off x="0" y="0"/>
                          <a:ext cx="914400" cy="914400"/>
                        </a:xfrm>
                        <a:prstGeom prst="arc">
                          <a:avLst>
                            <a:gd name="adj1" fmla="val 12108703"/>
                            <a:gd name="adj2" fmla="val 1959812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7325A1E9" id="Arc 323" o:spid="_x0000_s1026" style="position:absolute;margin-left:149.3pt;margin-top:22.65pt;width:1in;height:1in;z-index:251688960;visibility:visible;mso-wrap-style:square;mso-wrap-distance-left:9pt;mso-wrap-distance-top:0;mso-wrap-distance-right:9pt;mso-wrap-distance-bottom:0;mso-position-horizontal:absolute;mso-position-horizontal-relative:text;mso-position-vertical:absolute;mso-position-vertical-relative:text;v-text-anchor:middle" coordsize="914400,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" path="m32731,287324nsc95984,129274,241811,19456,411184,2322,580557,-14812,745423,63576,839048,205756l457200,457200,32731,287324xem32731,287324nfc95984,129274,241811,19456,411184,2322,580557,-14812,745423,63576,839048,205756e" filled="f" strokecolor="red">
                <v:path arrowok="t" o:connecttype="custom" o:connectlocs="32731,287324;411184,2322;839048,205756" o:connectangles="0,0,0"/>
              </v:shape>
            </w:pict>
          </mc:Fallback>
        </mc:AlternateContent>
      </w:r>
    </w:p>
    <w:p w14:paraId="5712E725" w14:textId="77777777" w:rsidR="00616A3E" w:rsidRPr="00C843C5" w:rsidRDefault="00616A3E" w:rsidP="00616A3E">
      <w:r w:rsidRPr="00C843C5">
        <w:rPr>
          <w:noProof/>
          <w:lang w:eastAsia="en-GB"/>
        </w:rPr>
        <mc:AlternateContent>
          <mc:Choice Requires="wps">
            <w:drawing>
              <wp:anchor distT="0" distB="0" distL="114300" distR="114300" simplePos="0" relativeHeight="251689984" behindDoc="0" locked="0" layoutInCell="1" allowOverlap="1" wp14:anchorId="017468D8" wp14:editId="69E6D9F1">
                <wp:simplePos x="0" y="0"/>
                <wp:positionH relativeFrom="column">
                  <wp:posOffset>1435735</wp:posOffset>
                </wp:positionH>
                <wp:positionV relativeFrom="paragraph">
                  <wp:posOffset>182880</wp:posOffset>
                </wp:positionV>
                <wp:extent cx="66675" cy="45085"/>
                <wp:effectExtent l="0" t="0" r="28575" b="12065"/>
                <wp:wrapNone/>
                <wp:docPr id="324" name="Flowchart: Connector 324"/>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F1F492A" id="Flowchart: Connector 324" o:spid="_x0000_s1026" type="#_x0000_t120" style="position:absolute;margin-left:113.05pt;margin-top:14.4pt;width:5.25pt;height:3.5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86912" behindDoc="0" locked="0" layoutInCell="1" allowOverlap="1" wp14:anchorId="5843EA96" wp14:editId="408B6159">
                <wp:simplePos x="0" y="0"/>
                <wp:positionH relativeFrom="column">
                  <wp:posOffset>1505585</wp:posOffset>
                </wp:positionH>
                <wp:positionV relativeFrom="paragraph">
                  <wp:posOffset>203835</wp:posOffset>
                </wp:positionV>
                <wp:extent cx="800100" cy="85725"/>
                <wp:effectExtent l="0" t="0" r="19050" b="28575"/>
                <wp:wrapNone/>
                <wp:docPr id="325" name="Straight Connector 325"/>
                <wp:cNvGraphicFramePr/>
                <a:graphic xmlns:a="http://schemas.openxmlformats.org/drawingml/2006/main">
                  <a:graphicData uri="http://schemas.microsoft.com/office/word/2010/wordprocessingShape">
                    <wps:wsp>
                      <wps:cNvCnPr/>
                      <wps:spPr>
                        <a:xfrm>
                          <a:off x="0" y="0"/>
                          <a:ext cx="800100" cy="857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0470574A" id="Straight Connector 325" o:spid="_x0000_s1026" style="position:absolute;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8.55pt,16.05pt" to="181.5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" strokecolor="#4579b8 [3044]"/>
            </w:pict>
          </mc:Fallback>
        </mc:AlternateContent>
      </w:r>
      <w:r w:rsidRPr="00C843C5">
        <w:rPr>
          <w:noProof/>
          <w:lang w:eastAsia="en-GB"/>
        </w:rPr>
        <mc:AlternateContent>
          <mc:Choice Requires="wps">
            <w:drawing>
              <wp:anchor distT="0" distB="0" distL="114300" distR="114300" simplePos="0" relativeHeight="251694080" behindDoc="0" locked="0" layoutInCell="1" allowOverlap="1" wp14:anchorId="3E22598A" wp14:editId="46D1E48A">
                <wp:simplePos x="0" y="0"/>
                <wp:positionH relativeFrom="column">
                  <wp:posOffset>3113405</wp:posOffset>
                </wp:positionH>
                <wp:positionV relativeFrom="paragraph">
                  <wp:posOffset>161290</wp:posOffset>
                </wp:positionV>
                <wp:extent cx="352425" cy="361950"/>
                <wp:effectExtent l="0" t="0" r="28575" b="1905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61950"/>
                        </a:xfrm>
                        <a:prstGeom prst="rect">
                          <a:avLst/>
                        </a:prstGeom>
                        <a:solidFill>
                          <a:srgbClr val="FFFFFF"/>
                        </a:solidFill>
                        <a:ln w="9525">
                          <a:solidFill>
                            <a:srgbClr val="000000"/>
                          </a:solidFill>
                          <a:miter lim="800000"/>
                          <a:headEnd/>
                          <a:tailEnd/>
                        </a:ln>
                      </wps:spPr>
                      <wps:txbx>
                        <w:txbxContent>
                          <w:p w14:paraId="235762C2" w14:textId="77777777" w:rsidR="00616A3E" w:rsidRDefault="00616A3E" w:rsidP="00616A3E">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22598A" id="_x0000_s1032" type="#_x0000_t202" style="position:absolute;margin-left:245.15pt;margin-top:12.7pt;width:27.75pt;height:2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">
                <v:textbox>
                  <w:txbxContent>
                    <w:p w14:paraId="235762C2" w14:textId="77777777" w:rsidR="00616A3E" w:rsidRDefault="00616A3E" w:rsidP="00616A3E">
                      <w:r>
                        <w:t>C</w:t>
                      </w:r>
                    </w:p>
                  </w:txbxContent>
                </v:textbox>
              </v:shape>
            </w:pict>
          </mc:Fallback>
        </mc:AlternateContent>
      </w:r>
      <w:r w:rsidRPr="00C843C5">
        <w:rPr>
          <w:noProof/>
          <w:lang w:eastAsia="en-GB"/>
        </w:rPr>
        <mc:AlternateContent>
          <mc:Choice Requires="wps">
            <w:drawing>
              <wp:anchor distT="0" distB="0" distL="114300" distR="114300" simplePos="0" relativeHeight="251691008" behindDoc="0" locked="0" layoutInCell="1" allowOverlap="1" wp14:anchorId="7D396110" wp14:editId="1D4DA856">
                <wp:simplePos x="0" y="0"/>
                <wp:positionH relativeFrom="column">
                  <wp:posOffset>2324100</wp:posOffset>
                </wp:positionH>
                <wp:positionV relativeFrom="paragraph">
                  <wp:posOffset>274320</wp:posOffset>
                </wp:positionV>
                <wp:extent cx="66675" cy="45085"/>
                <wp:effectExtent l="0" t="0" r="28575" b="12065"/>
                <wp:wrapNone/>
                <wp:docPr id="327" name="Flowchart: Connector 327"/>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980ABC4" id="Flowchart: Connector 327" o:spid="_x0000_s1026" type="#_x0000_t120" style="position:absolute;margin-left:183pt;margin-top:21.6pt;width:5.25pt;height:3.5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92032" behindDoc="0" locked="0" layoutInCell="1" allowOverlap="1" wp14:anchorId="473FB8F1" wp14:editId="72A6DD40">
                <wp:simplePos x="0" y="0"/>
                <wp:positionH relativeFrom="column">
                  <wp:posOffset>3048000</wp:posOffset>
                </wp:positionH>
                <wp:positionV relativeFrom="paragraph">
                  <wp:posOffset>43815</wp:posOffset>
                </wp:positionV>
                <wp:extent cx="66675" cy="104775"/>
                <wp:effectExtent l="0" t="0" r="28575" b="28575"/>
                <wp:wrapNone/>
                <wp:docPr id="328" name="Flowchart: Connector 328"/>
                <wp:cNvGraphicFramePr/>
                <a:graphic xmlns:a="http://schemas.openxmlformats.org/drawingml/2006/main">
                  <a:graphicData uri="http://schemas.microsoft.com/office/word/2010/wordprocessingShape">
                    <wps:wsp>
                      <wps:cNvSpPr/>
                      <wps:spPr>
                        <a:xfrm>
                          <a:off x="0" y="0"/>
                          <a:ext cx="66675" cy="10477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37C6DCF8" id="Flowchart: Connector 328" o:spid="_x0000_s1026" type="#_x0000_t120" style="position:absolute;margin-left:240pt;margin-top:3.45pt;width:5.25pt;height:8.2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87936" behindDoc="0" locked="0" layoutInCell="1" allowOverlap="1" wp14:anchorId="0682C914" wp14:editId="6268BC3C">
                <wp:simplePos x="0" y="0"/>
                <wp:positionH relativeFrom="column">
                  <wp:posOffset>2324100</wp:posOffset>
                </wp:positionH>
                <wp:positionV relativeFrom="paragraph">
                  <wp:posOffset>129540</wp:posOffset>
                </wp:positionV>
                <wp:extent cx="704850" cy="152400"/>
                <wp:effectExtent l="0" t="0" r="19050" b="19050"/>
                <wp:wrapNone/>
                <wp:docPr id="329" name="Straight Connector 329"/>
                <wp:cNvGraphicFramePr/>
                <a:graphic xmlns:a="http://schemas.openxmlformats.org/drawingml/2006/main">
                  <a:graphicData uri="http://schemas.microsoft.com/office/word/2010/wordprocessingShape">
                    <wps:wsp>
                      <wps:cNvCnPr/>
                      <wps:spPr>
                        <a:xfrm flipV="1">
                          <a:off x="0" y="0"/>
                          <a:ext cx="70485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52745798" id="Straight Connector 329" o:spid="_x0000_s1026" style="position:absolute;flip:y;z-index:251687936;visibility:visible;mso-wrap-style:square;mso-wrap-distance-left:9pt;mso-wrap-distance-top:0;mso-wrap-distance-right:9pt;mso-wrap-distance-bottom:0;mso-position-horizontal:absolute;mso-position-horizontal-relative:text;mso-position-vertical:absolute;mso-position-vertical-relative:text" from="183pt,10.2pt" to="238.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" strokecolor="#4579b8 [3044]"/>
            </w:pict>
          </mc:Fallback>
        </mc:AlternateContent>
      </w:r>
    </w:p>
    <w:p w14:paraId="0B3A6BA2" w14:textId="77777777" w:rsidR="00616A3E" w:rsidRPr="00C843C5" w:rsidRDefault="00616A3E" w:rsidP="00616A3E">
      <w:r w:rsidRPr="00C843C5">
        <w:rPr>
          <w:noProof/>
          <w:lang w:eastAsia="en-GB"/>
        </w:rPr>
        <mc:AlternateContent>
          <mc:Choice Requires="wps">
            <w:drawing>
              <wp:anchor distT="0" distB="0" distL="114300" distR="114300" simplePos="0" relativeHeight="251715584" behindDoc="0" locked="0" layoutInCell="1" allowOverlap="1" wp14:anchorId="670A3DEF" wp14:editId="0EF6E87F">
                <wp:simplePos x="0" y="0"/>
                <wp:positionH relativeFrom="column">
                  <wp:posOffset>4413885</wp:posOffset>
                </wp:positionH>
                <wp:positionV relativeFrom="paragraph">
                  <wp:posOffset>124460</wp:posOffset>
                </wp:positionV>
                <wp:extent cx="67310" cy="73025"/>
                <wp:effectExtent l="0" t="0" r="27940" b="22225"/>
                <wp:wrapNone/>
                <wp:docPr id="294" name="Flowchart: Connector 294"/>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92A43C4" id="Flowchart: Connector 294" o:spid="_x0000_s1026" type="#_x0000_t120" style="position:absolute;margin-left:347.55pt;margin-top:9.8pt;width:5.3pt;height:5.7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14560" behindDoc="0" locked="0" layoutInCell="1" allowOverlap="1" wp14:anchorId="31420E7A" wp14:editId="4E323CF4">
                <wp:simplePos x="0" y="0"/>
                <wp:positionH relativeFrom="column">
                  <wp:posOffset>3550285</wp:posOffset>
                </wp:positionH>
                <wp:positionV relativeFrom="paragraph">
                  <wp:posOffset>196215</wp:posOffset>
                </wp:positionV>
                <wp:extent cx="1677035" cy="706755"/>
                <wp:effectExtent l="0" t="0" r="18415" b="17145"/>
                <wp:wrapNone/>
                <wp:docPr id="293" name="Rectangle 293"/>
                <wp:cNvGraphicFramePr/>
                <a:graphic xmlns:a="http://schemas.openxmlformats.org/drawingml/2006/main">
                  <a:graphicData uri="http://schemas.microsoft.com/office/word/2010/wordprocessingShape">
                    <wps:wsp>
                      <wps:cNvSpPr/>
                      <wps:spPr>
                        <a:xfrm>
                          <a:off x="0" y="0"/>
                          <a:ext cx="1677035" cy="7067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28CE230" id="Rectangle 293" o:spid="_x0000_s1026" style="position:absolute;margin-left:279.55pt;margin-top:15.45pt;width:132.05pt;height:55.6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96128" behindDoc="0" locked="0" layoutInCell="1" allowOverlap="1" wp14:anchorId="78594649" wp14:editId="13EA6312">
                <wp:simplePos x="0" y="0"/>
                <wp:positionH relativeFrom="column">
                  <wp:posOffset>1261110</wp:posOffset>
                </wp:positionH>
                <wp:positionV relativeFrom="paragraph">
                  <wp:posOffset>5080</wp:posOffset>
                </wp:positionV>
                <wp:extent cx="352425" cy="361950"/>
                <wp:effectExtent l="0" t="0" r="28575" b="19050"/>
                <wp:wrapNone/>
                <wp:docPr id="3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61950"/>
                        </a:xfrm>
                        <a:prstGeom prst="rect">
                          <a:avLst/>
                        </a:prstGeom>
                        <a:solidFill>
                          <a:srgbClr val="FFFFFF"/>
                        </a:solidFill>
                        <a:ln w="9525">
                          <a:solidFill>
                            <a:srgbClr val="000000"/>
                          </a:solidFill>
                          <a:miter lim="800000"/>
                          <a:headEnd/>
                          <a:tailEnd/>
                        </a:ln>
                      </wps:spPr>
                      <wps:txbx>
                        <w:txbxContent>
                          <w:p w14:paraId="12E747E3" w14:textId="77777777" w:rsidR="00616A3E" w:rsidRDefault="00616A3E" w:rsidP="00616A3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8594649" id="_x0000_s1033" type="#_x0000_t202" style="position:absolute;margin-left:99.3pt;margin-top:.4pt;width:27.75pt;height:2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">
                <v:textbox>
                  <w:txbxContent>
                    <w:p w14:paraId="12E747E3" w14:textId="77777777" w:rsidR="00616A3E" w:rsidRDefault="00616A3E" w:rsidP="00616A3E">
                      <w:r>
                        <w:t>A</w:t>
                      </w:r>
                    </w:p>
                  </w:txbxContent>
                </v:textbox>
              </v:shape>
            </w:pict>
          </mc:Fallback>
        </mc:AlternateContent>
      </w:r>
      <w:r w:rsidRPr="00C843C5">
        <w:rPr>
          <w:noProof/>
          <w:lang w:eastAsia="en-GB"/>
        </w:rPr>
        <mc:AlternateContent>
          <mc:Choice Requires="wps">
            <w:drawing>
              <wp:anchor distT="0" distB="0" distL="114300" distR="114300" simplePos="0" relativeHeight="251695104" behindDoc="0" locked="0" layoutInCell="1" allowOverlap="1" wp14:anchorId="21E76974" wp14:editId="45C55EA8">
                <wp:simplePos x="0" y="0"/>
                <wp:positionH relativeFrom="column">
                  <wp:posOffset>2265680</wp:posOffset>
                </wp:positionH>
                <wp:positionV relativeFrom="paragraph">
                  <wp:posOffset>66675</wp:posOffset>
                </wp:positionV>
                <wp:extent cx="352425" cy="361950"/>
                <wp:effectExtent l="0" t="0" r="28575" b="1905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61950"/>
                        </a:xfrm>
                        <a:prstGeom prst="rect">
                          <a:avLst/>
                        </a:prstGeom>
                        <a:solidFill>
                          <a:srgbClr val="FFFFFF"/>
                        </a:solidFill>
                        <a:ln w="9525">
                          <a:solidFill>
                            <a:srgbClr val="000000"/>
                          </a:solidFill>
                          <a:miter lim="800000"/>
                          <a:headEnd/>
                          <a:tailEnd/>
                        </a:ln>
                      </wps:spPr>
                      <wps:txbx>
                        <w:txbxContent>
                          <w:p w14:paraId="7A1E8BAD" w14:textId="77777777" w:rsidR="00616A3E" w:rsidRDefault="00616A3E" w:rsidP="00616A3E">
                            <w:r>
                              <w:t>B</w:t>
                            </w:r>
                          </w:p>
                          <w:p w14:paraId="00E16D2E" w14:textId="77777777" w:rsidR="00616A3E" w:rsidRDefault="00616A3E" w:rsidP="00616A3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E76974" id="_x0000_s1034" type="#_x0000_t202" style="position:absolute;margin-left:178.4pt;margin-top:5.25pt;width:27.75pt;height:2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">
                <v:textbox>
                  <w:txbxContent>
                    <w:p w14:paraId="7A1E8BAD" w14:textId="77777777" w:rsidR="00616A3E" w:rsidRDefault="00616A3E" w:rsidP="00616A3E">
                      <w:r>
                        <w:t>B</w:t>
                      </w:r>
                    </w:p>
                    <w:p w14:paraId="00E16D2E" w14:textId="77777777" w:rsidR="00616A3E" w:rsidRDefault="00616A3E" w:rsidP="00616A3E">
                      <w:r>
                        <w:t>B</w:t>
                      </w:r>
                    </w:p>
                  </w:txbxContent>
                </v:textbox>
              </v:shape>
            </w:pict>
          </mc:Fallback>
        </mc:AlternateContent>
      </w:r>
    </w:p>
    <w:p w14:paraId="5B3FDC9F" w14:textId="77777777" w:rsidR="00616A3E" w:rsidRPr="00C843C5" w:rsidRDefault="00616A3E" w:rsidP="00616A3E">
      <w:r w:rsidRPr="00C843C5">
        <w:rPr>
          <w:noProof/>
          <w:lang w:eastAsia="en-GB"/>
        </w:rPr>
        <mc:AlternateContent>
          <mc:Choice Requires="wps">
            <w:drawing>
              <wp:anchor distT="0" distB="0" distL="114300" distR="114300" simplePos="0" relativeHeight="251725824" behindDoc="0" locked="0" layoutInCell="1" allowOverlap="1" wp14:anchorId="3FCD32DD" wp14:editId="3E252E57">
                <wp:simplePos x="0" y="0"/>
                <wp:positionH relativeFrom="column">
                  <wp:posOffset>5228590</wp:posOffset>
                </wp:positionH>
                <wp:positionV relativeFrom="paragraph">
                  <wp:posOffset>217805</wp:posOffset>
                </wp:positionV>
                <wp:extent cx="67310" cy="73025"/>
                <wp:effectExtent l="0" t="0" r="27940" b="22225"/>
                <wp:wrapNone/>
                <wp:docPr id="295" name="Flowchart: Connector 295"/>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0017C76" id="Flowchart: Connector 295" o:spid="_x0000_s1026" type="#_x0000_t120" style="position:absolute;margin-left:411.7pt;margin-top:17.15pt;width:5.3pt;height:5.7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16608" behindDoc="0" locked="0" layoutInCell="1" allowOverlap="1" wp14:anchorId="336F8238" wp14:editId="57E3642D">
                <wp:simplePos x="0" y="0"/>
                <wp:positionH relativeFrom="column">
                  <wp:posOffset>3518535</wp:posOffset>
                </wp:positionH>
                <wp:positionV relativeFrom="paragraph">
                  <wp:posOffset>241300</wp:posOffset>
                </wp:positionV>
                <wp:extent cx="67310" cy="73025"/>
                <wp:effectExtent l="0" t="0" r="27940" b="22225"/>
                <wp:wrapNone/>
                <wp:docPr id="296" name="Flowchart: Connector 296"/>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6F090CC" id="Flowchart: Connector 296" o:spid="_x0000_s1026" type="#_x0000_t120" style="position:absolute;margin-left:277.05pt;margin-top:19pt;width:5.3pt;height:5.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" fillcolor="#4f81bd [3204]" strokecolor="#243f60 [1604]" strokeweight="2pt"/>
            </w:pict>
          </mc:Fallback>
        </mc:AlternateContent>
      </w:r>
    </w:p>
    <w:p w14:paraId="3BFFB77F" w14:textId="77777777" w:rsidR="00616A3E" w:rsidRPr="00C843C5" w:rsidRDefault="00616A3E" w:rsidP="00616A3E">
      <w:pPr>
        <w:pStyle w:val="ListParagraph"/>
        <w:ind w:left="0"/>
      </w:pPr>
    </w:p>
    <w:p w14:paraId="5C2F6704" w14:textId="77777777" w:rsidR="00616A3E" w:rsidRPr="00C843C5" w:rsidRDefault="00616A3E" w:rsidP="00616A3E">
      <w:pPr>
        <w:pStyle w:val="ListParagraph"/>
        <w:ind w:left="0"/>
      </w:pPr>
      <w:r w:rsidRPr="00C843C5">
        <w:t>Plane defined by three landmarks</w:t>
      </w:r>
    </w:p>
    <w:p w14:paraId="218FE32A" w14:textId="77777777" w:rsidR="00616A3E" w:rsidRPr="00C843C5" w:rsidRDefault="00616A3E" w:rsidP="00616A3E">
      <w:pPr>
        <w:pStyle w:val="ListParagraph"/>
      </w:pPr>
    </w:p>
    <w:p w14:paraId="280A8C83" w14:textId="77777777" w:rsidR="00616A3E" w:rsidRPr="00C843C5" w:rsidRDefault="00616A3E" w:rsidP="00616A3E">
      <w:pPr>
        <w:rPr>
          <w:b/>
          <w:u w:val="single"/>
        </w:rPr>
      </w:pPr>
      <w:r w:rsidRPr="00C843C5">
        <w:rPr>
          <w:b/>
          <w:u w:val="single"/>
        </w:rPr>
        <w:t>More than 3 landmarks</w:t>
      </w:r>
    </w:p>
    <w:p w14:paraId="37BD57A8" w14:textId="77777777" w:rsidR="00616A3E" w:rsidRPr="00C843C5" w:rsidRDefault="00616A3E" w:rsidP="00616A3E">
      <w:r w:rsidRPr="00C843C5">
        <w:t>A set of landmarks to define a surface area</w:t>
      </w:r>
    </w:p>
    <w:p w14:paraId="75D8883E" w14:textId="77777777" w:rsidR="00616A3E" w:rsidRPr="00C843C5" w:rsidRDefault="00616A3E" w:rsidP="00616A3E">
      <w:pPr>
        <w:rPr>
          <w:b/>
          <w:u w:val="single"/>
        </w:rPr>
      </w:pPr>
      <w:r w:rsidRPr="00C843C5">
        <w:rPr>
          <w:noProof/>
          <w:lang w:eastAsia="en-GB"/>
        </w:rPr>
        <mc:AlternateContent>
          <mc:Choice Requires="wps">
            <w:drawing>
              <wp:anchor distT="0" distB="0" distL="114300" distR="114300" simplePos="0" relativeHeight="251718656" behindDoc="0" locked="0" layoutInCell="1" allowOverlap="1" wp14:anchorId="4986F747" wp14:editId="59C92BF8">
                <wp:simplePos x="0" y="0"/>
                <wp:positionH relativeFrom="column">
                  <wp:posOffset>842645</wp:posOffset>
                </wp:positionH>
                <wp:positionV relativeFrom="paragraph">
                  <wp:posOffset>300355</wp:posOffset>
                </wp:positionV>
                <wp:extent cx="67310" cy="73025"/>
                <wp:effectExtent l="0" t="0" r="27940" b="22225"/>
                <wp:wrapNone/>
                <wp:docPr id="300" name="Flowchart: Connector 300"/>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C6423D8" id="Flowchart: Connector 300" o:spid="_x0000_s1026" type="#_x0000_t120" style="position:absolute;margin-left:66.35pt;margin-top:23.65pt;width:5.3pt;height:5.7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19680" behindDoc="0" locked="0" layoutInCell="1" allowOverlap="1" wp14:anchorId="15A8A662" wp14:editId="0203B68D">
                <wp:simplePos x="0" y="0"/>
                <wp:positionH relativeFrom="column">
                  <wp:posOffset>540385</wp:posOffset>
                </wp:positionH>
                <wp:positionV relativeFrom="paragraph">
                  <wp:posOffset>273685</wp:posOffset>
                </wp:positionV>
                <wp:extent cx="67310" cy="73025"/>
                <wp:effectExtent l="0" t="0" r="27940" b="22225"/>
                <wp:wrapNone/>
                <wp:docPr id="301" name="Flowchart: Connector 301"/>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16798FE" id="Flowchart: Connector 301" o:spid="_x0000_s1026" type="#_x0000_t120" style="position:absolute;margin-left:42.55pt;margin-top:21.55pt;width:5.3pt;height:5.7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" fillcolor="#4f81bd [3204]" strokecolor="#243f60 [1604]" strokeweight="2pt"/>
            </w:pict>
          </mc:Fallback>
        </mc:AlternateContent>
      </w:r>
      <w:r w:rsidRPr="00C843C5">
        <w:rPr>
          <w:b/>
          <w:noProof/>
          <w:u w:val="single"/>
          <w:lang w:eastAsia="en-GB"/>
        </w:rPr>
        <mc:AlternateContent>
          <mc:Choice Requires="wps">
            <w:drawing>
              <wp:anchor distT="0" distB="0" distL="114300" distR="114300" simplePos="0" relativeHeight="251717632" behindDoc="0" locked="0" layoutInCell="1" allowOverlap="1" wp14:anchorId="637EF47F" wp14:editId="18768B9A">
                <wp:simplePos x="0" y="0"/>
                <wp:positionH relativeFrom="column">
                  <wp:posOffset>189865</wp:posOffset>
                </wp:positionH>
                <wp:positionV relativeFrom="paragraph">
                  <wp:posOffset>300990</wp:posOffset>
                </wp:positionV>
                <wp:extent cx="1551305" cy="716280"/>
                <wp:effectExtent l="0" t="0" r="10795" b="26670"/>
                <wp:wrapNone/>
                <wp:docPr id="299" name="Freeform 299"/>
                <wp:cNvGraphicFramePr/>
                <a:graphic xmlns:a="http://schemas.openxmlformats.org/drawingml/2006/main">
                  <a:graphicData uri="http://schemas.microsoft.com/office/word/2010/wordprocessingShape">
                    <wps:wsp>
                      <wps:cNvSpPr/>
                      <wps:spPr>
                        <a:xfrm>
                          <a:off x="0" y="0"/>
                          <a:ext cx="1551305" cy="716280"/>
                        </a:xfrm>
                        <a:custGeom>
                          <a:avLst/>
                          <a:gdLst>
                            <a:gd name="connsiteX0" fmla="*/ 280905 w 1551785"/>
                            <a:gd name="connsiteY0" fmla="*/ 79003 h 716284"/>
                            <a:gd name="connsiteX1" fmla="*/ 67732 w 1551785"/>
                            <a:gd name="connsiteY1" fmla="*/ 179980 h 716284"/>
                            <a:gd name="connsiteX2" fmla="*/ 67732 w 1551785"/>
                            <a:gd name="connsiteY2" fmla="*/ 191200 h 716284"/>
                            <a:gd name="connsiteX3" fmla="*/ 22854 w 1551785"/>
                            <a:gd name="connsiteY3" fmla="*/ 325835 h 716284"/>
                            <a:gd name="connsiteX4" fmla="*/ 477249 w 1551785"/>
                            <a:gd name="connsiteY4" fmla="*/ 617546 h 716284"/>
                            <a:gd name="connsiteX5" fmla="*/ 1430918 w 1551785"/>
                            <a:gd name="connsiteY5" fmla="*/ 707303 h 716284"/>
                            <a:gd name="connsiteX6" fmla="*/ 1526285 w 1551785"/>
                            <a:gd name="connsiteY6" fmla="*/ 426812 h 716284"/>
                            <a:gd name="connsiteX7" fmla="*/ 1318721 w 1551785"/>
                            <a:gd name="connsiteY7" fmla="*/ 135101 h 716284"/>
                            <a:gd name="connsiteX8" fmla="*/ 931644 w 1551785"/>
                            <a:gd name="connsiteY8" fmla="*/ 22905 h 716284"/>
                            <a:gd name="connsiteX9" fmla="*/ 555786 w 1551785"/>
                            <a:gd name="connsiteY9" fmla="*/ 45344 h 716284"/>
                            <a:gd name="connsiteX10" fmla="*/ 387492 w 1551785"/>
                            <a:gd name="connsiteY10" fmla="*/ 466 h 716284"/>
                            <a:gd name="connsiteX11" fmla="*/ 280905 w 1551785"/>
                            <a:gd name="connsiteY11" fmla="*/ 79003 h 716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1551785" h="716284">
                              <a:moveTo>
                                <a:pt x="280905" y="79003"/>
                              </a:moveTo>
                              <a:cubicBezTo>
                                <a:pt x="227612" y="108922"/>
                                <a:pt x="103261" y="161281"/>
                                <a:pt x="67732" y="179980"/>
                              </a:cubicBezTo>
                              <a:cubicBezTo>
                                <a:pt x="32203" y="198680"/>
                                <a:pt x="75212" y="166891"/>
                                <a:pt x="67732" y="191200"/>
                              </a:cubicBezTo>
                              <a:cubicBezTo>
                                <a:pt x="60252" y="215509"/>
                                <a:pt x="-45399" y="254777"/>
                                <a:pt x="22854" y="325835"/>
                              </a:cubicBezTo>
                              <a:cubicBezTo>
                                <a:pt x="91107" y="396893"/>
                                <a:pt x="242572" y="553968"/>
                                <a:pt x="477249" y="617546"/>
                              </a:cubicBezTo>
                              <a:cubicBezTo>
                                <a:pt x="711926" y="681124"/>
                                <a:pt x="1256079" y="739092"/>
                                <a:pt x="1430918" y="707303"/>
                              </a:cubicBezTo>
                              <a:cubicBezTo>
                                <a:pt x="1605757" y="675514"/>
                                <a:pt x="1544984" y="522179"/>
                                <a:pt x="1526285" y="426812"/>
                              </a:cubicBezTo>
                              <a:cubicBezTo>
                                <a:pt x="1507586" y="331445"/>
                                <a:pt x="1417828" y="202419"/>
                                <a:pt x="1318721" y="135101"/>
                              </a:cubicBezTo>
                              <a:cubicBezTo>
                                <a:pt x="1219614" y="67783"/>
                                <a:pt x="1058800" y="37864"/>
                                <a:pt x="931644" y="22905"/>
                              </a:cubicBezTo>
                              <a:cubicBezTo>
                                <a:pt x="804488" y="7946"/>
                                <a:pt x="646478" y="49084"/>
                                <a:pt x="555786" y="45344"/>
                              </a:cubicBezTo>
                              <a:cubicBezTo>
                                <a:pt x="465094" y="41604"/>
                                <a:pt x="434240" y="-5144"/>
                                <a:pt x="387492" y="466"/>
                              </a:cubicBezTo>
                              <a:cubicBezTo>
                                <a:pt x="340744" y="6076"/>
                                <a:pt x="334198" y="49084"/>
                                <a:pt x="280905" y="79003"/>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04C4B53E" id="Freeform 299" o:spid="_x0000_s1026" style="position:absolute;margin-left:14.95pt;margin-top:23.7pt;width:122.15pt;height:56.4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1551785,71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" path="m280905,79003c227612,108922,103261,161281,67732,179980v-35529,18700,7480,-13089,,11220c60252,215509,-45399,254777,22854,325835v68253,71058,219718,228133,454395,291711c711926,681124,1256079,739092,1430918,707303v174839,-31789,114066,-185124,95367,-280491c1507586,331445,1417828,202419,1318721,135101,1219614,67783,1058800,37864,931644,22905,804488,7946,646478,49084,555786,45344,465094,41604,434240,-5144,387492,466,340744,6076,334198,49084,280905,79003xe" fillcolor="#4f81bd [3204]" strokecolor="#243f60 [1604]" strokeweight="2pt">
                <v:path arrowok="t" o:connecttype="custom" o:connectlocs="280818,79003;67711,179979;67711,191199;22847,325833;477101,617543;1430475,707299;1525813,426810;1318313,135100;931356,22905;555614,45344;387372,466;280818,79003" o:connectangles="0,0,0,0,0,0,0,0,0,0,0,0"/>
              </v:shape>
            </w:pict>
          </mc:Fallback>
        </mc:AlternateContent>
      </w:r>
    </w:p>
    <w:p w14:paraId="0EEFA5EB" w14:textId="77777777" w:rsidR="00616A3E" w:rsidRPr="00C843C5" w:rsidRDefault="00616A3E" w:rsidP="00616A3E">
      <w:pPr>
        <w:rPr>
          <w:b/>
          <w:u w:val="single"/>
        </w:rPr>
      </w:pPr>
      <w:r w:rsidRPr="00C843C5">
        <w:rPr>
          <w:noProof/>
          <w:lang w:eastAsia="en-GB"/>
        </w:rPr>
        <mc:AlternateContent>
          <mc:Choice Requires="wps">
            <w:drawing>
              <wp:anchor distT="0" distB="0" distL="114300" distR="114300" simplePos="0" relativeHeight="251720704" behindDoc="0" locked="0" layoutInCell="1" allowOverlap="1" wp14:anchorId="16D646CC" wp14:editId="3566CE43">
                <wp:simplePos x="0" y="0"/>
                <wp:positionH relativeFrom="column">
                  <wp:posOffset>1389380</wp:posOffset>
                </wp:positionH>
                <wp:positionV relativeFrom="paragraph">
                  <wp:posOffset>23495</wp:posOffset>
                </wp:positionV>
                <wp:extent cx="67310" cy="73025"/>
                <wp:effectExtent l="0" t="0" r="27940" b="22225"/>
                <wp:wrapNone/>
                <wp:docPr id="303" name="Flowchart: Connector 303"/>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B1541DC" id="Flowchart: Connector 303" o:spid="_x0000_s1026" type="#_x0000_t120" style="position:absolute;margin-left:109.4pt;margin-top:1.85pt;width:5.3pt;height:5.7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21728" behindDoc="0" locked="0" layoutInCell="1" allowOverlap="1" wp14:anchorId="4403A520" wp14:editId="5AE28CB9">
                <wp:simplePos x="0" y="0"/>
                <wp:positionH relativeFrom="column">
                  <wp:posOffset>121920</wp:posOffset>
                </wp:positionH>
                <wp:positionV relativeFrom="paragraph">
                  <wp:posOffset>214630</wp:posOffset>
                </wp:positionV>
                <wp:extent cx="67310" cy="73025"/>
                <wp:effectExtent l="0" t="0" r="27940" b="22225"/>
                <wp:wrapNone/>
                <wp:docPr id="307" name="Flowchart: Connector 307"/>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A36EE5D" id="Flowchart: Connector 307" o:spid="_x0000_s1026" type="#_x0000_t120" style="position:absolute;margin-left:9.6pt;margin-top:16.9pt;width:5.3pt;height:5.7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" fillcolor="#4f81bd [3204]" strokecolor="#243f60 [1604]" strokeweight="2pt"/>
            </w:pict>
          </mc:Fallback>
        </mc:AlternateContent>
      </w:r>
    </w:p>
    <w:p w14:paraId="1ABCD15C" w14:textId="77777777" w:rsidR="00616A3E" w:rsidRPr="00C843C5" w:rsidRDefault="00616A3E" w:rsidP="00616A3E">
      <w:pPr>
        <w:rPr>
          <w:b/>
          <w:u w:val="single"/>
        </w:rPr>
      </w:pPr>
      <w:r w:rsidRPr="00C843C5">
        <w:rPr>
          <w:noProof/>
          <w:lang w:eastAsia="en-GB"/>
        </w:rPr>
        <w:lastRenderedPageBreak/>
        <mc:AlternateContent>
          <mc:Choice Requires="wps">
            <w:drawing>
              <wp:anchor distT="0" distB="0" distL="114300" distR="114300" simplePos="0" relativeHeight="251723776" behindDoc="0" locked="0" layoutInCell="1" allowOverlap="1" wp14:anchorId="403D75B7" wp14:editId="10D9C586">
                <wp:simplePos x="0" y="0"/>
                <wp:positionH relativeFrom="column">
                  <wp:posOffset>1685925</wp:posOffset>
                </wp:positionH>
                <wp:positionV relativeFrom="paragraph">
                  <wp:posOffset>235585</wp:posOffset>
                </wp:positionV>
                <wp:extent cx="67310" cy="73025"/>
                <wp:effectExtent l="0" t="0" r="27940" b="22225"/>
                <wp:wrapNone/>
                <wp:docPr id="309" name="Flowchart: Connector 309"/>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001E40A" id="Flowchart: Connector 309" o:spid="_x0000_s1026" type="#_x0000_t120" style="position:absolute;margin-left:132.75pt;margin-top:18.55pt;width:5.3pt;height:5.7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22752" behindDoc="0" locked="0" layoutInCell="1" allowOverlap="1" wp14:anchorId="0D7B6991" wp14:editId="528DA8E1">
                <wp:simplePos x="0" y="0"/>
                <wp:positionH relativeFrom="column">
                  <wp:posOffset>694690</wp:posOffset>
                </wp:positionH>
                <wp:positionV relativeFrom="paragraph">
                  <wp:posOffset>234950</wp:posOffset>
                </wp:positionV>
                <wp:extent cx="67310" cy="73025"/>
                <wp:effectExtent l="0" t="0" r="27940" b="22225"/>
                <wp:wrapNone/>
                <wp:docPr id="308" name="Flowchart: Connector 308"/>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95E2DB8" id="Flowchart: Connector 308" o:spid="_x0000_s1026" type="#_x0000_t120" style="position:absolute;margin-left:54.7pt;margin-top:18.5pt;width:5.3pt;height:5.7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24800" behindDoc="0" locked="0" layoutInCell="1" allowOverlap="1" wp14:anchorId="1F94AB56" wp14:editId="257DD5CA">
                <wp:simplePos x="0" y="0"/>
                <wp:positionH relativeFrom="column">
                  <wp:posOffset>1510665</wp:posOffset>
                </wp:positionH>
                <wp:positionV relativeFrom="paragraph">
                  <wp:posOffset>309880</wp:posOffset>
                </wp:positionV>
                <wp:extent cx="67310" cy="73025"/>
                <wp:effectExtent l="0" t="0" r="27940" b="22225"/>
                <wp:wrapNone/>
                <wp:docPr id="314" name="Flowchart: Connector 314"/>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D179F4B" id="Flowchart: Connector 314" o:spid="_x0000_s1026" type="#_x0000_t120" style="position:absolute;margin-left:118.95pt;margin-top:24.4pt;width:5.3pt;height:5.7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" fillcolor="#4f81bd [3204]" strokecolor="#243f60 [1604]" strokeweight="2pt"/>
            </w:pict>
          </mc:Fallback>
        </mc:AlternateContent>
      </w:r>
    </w:p>
    <w:p w14:paraId="58B8779C" w14:textId="77777777" w:rsidR="00616A3E" w:rsidRPr="00C843C5" w:rsidRDefault="00616A3E" w:rsidP="00616A3E">
      <w:pPr>
        <w:rPr>
          <w:u w:val="single"/>
        </w:rPr>
      </w:pPr>
    </w:p>
    <w:p w14:paraId="37D17690" w14:textId="77777777" w:rsidR="00616A3E" w:rsidRPr="00C843C5" w:rsidRDefault="00616A3E" w:rsidP="00616A3E">
      <w:pPr>
        <w:rPr>
          <w:u w:val="single"/>
        </w:rPr>
      </w:pPr>
    </w:p>
    <w:p w14:paraId="79BE3273" w14:textId="77777777" w:rsidR="00616A3E" w:rsidRPr="00C843C5" w:rsidRDefault="00616A3E" w:rsidP="00616A3E">
      <w:pPr>
        <w:rPr>
          <w:u w:val="single"/>
        </w:rPr>
      </w:pPr>
    </w:p>
    <w:p w14:paraId="10A25234" w14:textId="77777777" w:rsidR="00616A3E" w:rsidRPr="00C843C5" w:rsidRDefault="00616A3E" w:rsidP="00616A3E">
      <w:pPr>
        <w:rPr>
          <w:u w:val="single"/>
        </w:rPr>
      </w:pPr>
      <w:r w:rsidRPr="00C843C5">
        <w:rPr>
          <w:u w:val="single"/>
        </w:rPr>
        <w:t>2 planes</w:t>
      </w:r>
    </w:p>
    <w:p w14:paraId="3E384213" w14:textId="77777777" w:rsidR="00616A3E" w:rsidRPr="00C843C5" w:rsidRDefault="00616A3E" w:rsidP="00616A3E">
      <w:r w:rsidRPr="00C843C5">
        <w:t>Creation of automatic planes from manually defined plane (see above)</w:t>
      </w:r>
    </w:p>
    <w:p w14:paraId="0F4B9AB0" w14:textId="77777777" w:rsidR="00616A3E" w:rsidRPr="00C843C5" w:rsidRDefault="00616A3E" w:rsidP="00616A3E">
      <w:r w:rsidRPr="00C843C5">
        <w:t xml:space="preserve">a)Perpendicular plane: </w:t>
      </w:r>
    </w:p>
    <w:p w14:paraId="627A05DC" w14:textId="77777777" w:rsidR="00616A3E" w:rsidRPr="00C843C5" w:rsidRDefault="00616A3E" w:rsidP="00616A3E">
      <w:pPr>
        <w:pStyle w:val="ListParagraph"/>
        <w:ind w:left="0"/>
      </w:pPr>
      <w:r w:rsidRPr="00C843C5">
        <w:t>(i.e. create automatic perpendicular plane through one landmark (in this case the centre landmark) in relation to other two (from the manually defined plane above)</w:t>
      </w:r>
    </w:p>
    <w:p w14:paraId="7E3FC466" w14:textId="77777777" w:rsidR="00616A3E" w:rsidRPr="00C843C5" w:rsidRDefault="00616A3E" w:rsidP="00616A3E">
      <w:pPr>
        <w:pStyle w:val="ListParagraph"/>
      </w:pPr>
      <w:r w:rsidRPr="00C843C5">
        <w:rPr>
          <w:noProof/>
          <w:lang w:eastAsia="en-GB"/>
        </w:rPr>
        <mc:AlternateContent>
          <mc:Choice Requires="wps">
            <w:drawing>
              <wp:anchor distT="0" distB="0" distL="114300" distR="114300" simplePos="0" relativeHeight="251700224" behindDoc="0" locked="0" layoutInCell="1" allowOverlap="1" wp14:anchorId="677F6E29" wp14:editId="1EB21B8C">
                <wp:simplePos x="0" y="0"/>
                <wp:positionH relativeFrom="column">
                  <wp:posOffset>843280</wp:posOffset>
                </wp:positionH>
                <wp:positionV relativeFrom="paragraph">
                  <wp:posOffset>92075</wp:posOffset>
                </wp:positionV>
                <wp:extent cx="66675" cy="45085"/>
                <wp:effectExtent l="0" t="0" r="28575" b="12065"/>
                <wp:wrapNone/>
                <wp:docPr id="29" name="Flowchart: Connector 29"/>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55E8AF2" id="Flowchart: Connector 29" o:spid="_x0000_s1026" type="#_x0000_t120" style="position:absolute;margin-left:66.4pt;margin-top:7.25pt;width:5.25pt;height:3.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97152" behindDoc="0" locked="0" layoutInCell="1" allowOverlap="1" wp14:anchorId="31D79EFB" wp14:editId="37FAC3D9">
                <wp:simplePos x="0" y="0"/>
                <wp:positionH relativeFrom="column">
                  <wp:posOffset>875030</wp:posOffset>
                </wp:positionH>
                <wp:positionV relativeFrom="paragraph">
                  <wp:posOffset>124460</wp:posOffset>
                </wp:positionV>
                <wp:extent cx="0" cy="487045"/>
                <wp:effectExtent l="0" t="0" r="19050" b="27305"/>
                <wp:wrapNone/>
                <wp:docPr id="25" name="Straight Connector 25"/>
                <wp:cNvGraphicFramePr/>
                <a:graphic xmlns:a="http://schemas.openxmlformats.org/drawingml/2006/main">
                  <a:graphicData uri="http://schemas.microsoft.com/office/word/2010/wordprocessingShape">
                    <wps:wsp>
                      <wps:cNvCnPr/>
                      <wps:spPr>
                        <a:xfrm>
                          <a:off x="0" y="0"/>
                          <a:ext cx="0" cy="4870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F82CC19" id="Straight Connector 25"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9pt,9.8pt" to="68.9pt,4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" strokecolor="#4579b8 [3044]"/>
            </w:pict>
          </mc:Fallback>
        </mc:AlternateContent>
      </w:r>
    </w:p>
    <w:p w14:paraId="6F5E8A71" w14:textId="77777777" w:rsidR="00616A3E" w:rsidRPr="00C843C5" w:rsidRDefault="00616A3E" w:rsidP="00616A3E">
      <w:pPr>
        <w:pStyle w:val="ListParagraph"/>
      </w:pPr>
      <w:r w:rsidRPr="00C843C5">
        <w:rPr>
          <w:noProof/>
          <w:lang w:eastAsia="en-GB"/>
        </w:rPr>
        <mc:AlternateContent>
          <mc:Choice Requires="wps">
            <w:drawing>
              <wp:anchor distT="0" distB="0" distL="114300" distR="114300" simplePos="0" relativeHeight="251699200" behindDoc="0" locked="0" layoutInCell="1" allowOverlap="1" wp14:anchorId="2A382C4F" wp14:editId="48088952">
                <wp:simplePos x="0" y="0"/>
                <wp:positionH relativeFrom="column">
                  <wp:posOffset>842645</wp:posOffset>
                </wp:positionH>
                <wp:positionV relativeFrom="paragraph">
                  <wp:posOffset>142875</wp:posOffset>
                </wp:positionV>
                <wp:extent cx="66675" cy="45085"/>
                <wp:effectExtent l="0" t="0" r="28575" b="12065"/>
                <wp:wrapNone/>
                <wp:docPr id="28" name="Flowchart: Connector 28"/>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43D39BE" id="Flowchart: Connector 28" o:spid="_x0000_s1026" type="#_x0000_t120" style="position:absolute;margin-left:66.35pt;margin-top:11.25pt;width:5.25pt;height:3.5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98176" behindDoc="0" locked="0" layoutInCell="1" allowOverlap="1" wp14:anchorId="0A88F897" wp14:editId="43B57E9D">
                <wp:simplePos x="0" y="0"/>
                <wp:positionH relativeFrom="column">
                  <wp:posOffset>617080</wp:posOffset>
                </wp:positionH>
                <wp:positionV relativeFrom="paragraph">
                  <wp:posOffset>180200</wp:posOffset>
                </wp:positionV>
                <wp:extent cx="493664" cy="5610"/>
                <wp:effectExtent l="0" t="0" r="20955" b="33020"/>
                <wp:wrapNone/>
                <wp:docPr id="26" name="Straight Connector 26"/>
                <wp:cNvGraphicFramePr/>
                <a:graphic xmlns:a="http://schemas.openxmlformats.org/drawingml/2006/main">
                  <a:graphicData uri="http://schemas.microsoft.com/office/word/2010/wordprocessingShape">
                    <wps:wsp>
                      <wps:cNvCnPr/>
                      <wps:spPr>
                        <a:xfrm flipV="1">
                          <a:off x="0" y="0"/>
                          <a:ext cx="493664" cy="56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A6F48CD" id="Straight Connector 26" o:spid="_x0000_s1026" style="position:absolute;flip:y;z-index:251698176;visibility:visible;mso-wrap-style:square;mso-wrap-distance-left:9pt;mso-wrap-distance-top:0;mso-wrap-distance-right:9pt;mso-wrap-distance-bottom:0;mso-position-horizontal:absolute;mso-position-horizontal-relative:text;mso-position-vertical:absolute;mso-position-vertical-relative:text" from="48.6pt,14.2pt" to="87.4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" strokecolor="#4579b8 [3044]"/>
            </w:pict>
          </mc:Fallback>
        </mc:AlternateContent>
      </w:r>
    </w:p>
    <w:p w14:paraId="18F207F7" w14:textId="77777777" w:rsidR="00616A3E" w:rsidRPr="00C843C5" w:rsidRDefault="00616A3E" w:rsidP="00616A3E">
      <w:r w:rsidRPr="00C843C5">
        <w:rPr>
          <w:noProof/>
          <w:lang w:eastAsia="en-GB"/>
        </w:rPr>
        <mc:AlternateContent>
          <mc:Choice Requires="wps">
            <w:drawing>
              <wp:anchor distT="0" distB="0" distL="114300" distR="114300" simplePos="0" relativeHeight="251666432" behindDoc="0" locked="0" layoutInCell="1" allowOverlap="1" wp14:anchorId="24C72AFF" wp14:editId="07C949F0">
                <wp:simplePos x="0" y="0"/>
                <wp:positionH relativeFrom="column">
                  <wp:posOffset>847090</wp:posOffset>
                </wp:positionH>
                <wp:positionV relativeFrom="paragraph">
                  <wp:posOffset>55245</wp:posOffset>
                </wp:positionV>
                <wp:extent cx="66675" cy="45085"/>
                <wp:effectExtent l="0" t="0" r="28575" b="12065"/>
                <wp:wrapNone/>
                <wp:docPr id="27" name="Flowchart: Connector 27"/>
                <wp:cNvGraphicFramePr/>
                <a:graphic xmlns:a="http://schemas.openxmlformats.org/drawingml/2006/main">
                  <a:graphicData uri="http://schemas.microsoft.com/office/word/2010/wordprocessingShape">
                    <wps:wsp>
                      <wps:cNvSpPr/>
                      <wps:spPr>
                        <a:xfrm>
                          <a:off x="0" y="0"/>
                          <a:ext cx="66675" cy="4508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8B4B6E8" id="Flowchart: Connector 27" o:spid="_x0000_s1026" type="#_x0000_t120" style="position:absolute;margin-left:66.7pt;margin-top:4.35pt;width:5.25pt;height:3.5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" fillcolor="#4f81bd [3204]" strokecolor="#243f60 [1604]" strokeweight="2pt"/>
            </w:pict>
          </mc:Fallback>
        </mc:AlternateContent>
      </w:r>
    </w:p>
    <w:p w14:paraId="18284C66" w14:textId="77777777" w:rsidR="00616A3E" w:rsidRPr="00C843C5" w:rsidRDefault="00616A3E" w:rsidP="00616A3E">
      <w:r w:rsidRPr="00C843C5">
        <w:rPr>
          <w:noProof/>
          <w:lang w:eastAsia="en-GB"/>
        </w:rPr>
        <mc:AlternateContent>
          <mc:Choice Requires="wps">
            <w:drawing>
              <wp:anchor distT="0" distB="0" distL="114300" distR="114300" simplePos="0" relativeHeight="251668480" behindDoc="0" locked="0" layoutInCell="1" allowOverlap="1" wp14:anchorId="502632BC" wp14:editId="64753920">
                <wp:simplePos x="0" y="0"/>
                <wp:positionH relativeFrom="column">
                  <wp:posOffset>1246022</wp:posOffset>
                </wp:positionH>
                <wp:positionV relativeFrom="paragraph">
                  <wp:posOffset>277795</wp:posOffset>
                </wp:positionV>
                <wp:extent cx="16830" cy="914400"/>
                <wp:effectExtent l="0" t="0" r="21590" b="19050"/>
                <wp:wrapNone/>
                <wp:docPr id="288" name="Straight Connector 288"/>
                <wp:cNvGraphicFramePr/>
                <a:graphic xmlns:a="http://schemas.openxmlformats.org/drawingml/2006/main">
                  <a:graphicData uri="http://schemas.microsoft.com/office/word/2010/wordprocessingShape">
                    <wps:wsp>
                      <wps:cNvCnPr/>
                      <wps:spPr>
                        <a:xfrm flipH="1">
                          <a:off x="0" y="0"/>
                          <a:ext cx="16830" cy="914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37C10AF" id="Straight Connector 288" o:spid="_x0000_s1026" style="position:absolute;flip:x;z-index:251668480;visibility:visible;mso-wrap-style:square;mso-wrap-distance-left:9pt;mso-wrap-distance-top:0;mso-wrap-distance-right:9pt;mso-wrap-distance-bottom:0;mso-position-horizontal:absolute;mso-position-horizontal-relative:text;mso-position-vertical:absolute;mso-position-vertical-relative:text" from="98.1pt,21.85pt" to="99.45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" strokecolor="#4579b8 [3044]"/>
            </w:pict>
          </mc:Fallback>
        </mc:AlternateContent>
      </w:r>
      <w:r w:rsidRPr="00C843C5">
        <w:rPr>
          <w:noProof/>
          <w:lang w:eastAsia="en-GB"/>
        </w:rPr>
        <mc:AlternateContent>
          <mc:Choice Requires="wps">
            <w:drawing>
              <wp:anchor distT="0" distB="0" distL="114300" distR="114300" simplePos="0" relativeHeight="251667456" behindDoc="0" locked="0" layoutInCell="1" allowOverlap="1" wp14:anchorId="001D70DF" wp14:editId="047FD23D">
                <wp:simplePos x="0" y="0"/>
                <wp:positionH relativeFrom="column">
                  <wp:posOffset>695617</wp:posOffset>
                </wp:positionH>
                <wp:positionV relativeFrom="paragraph">
                  <wp:posOffset>277035</wp:posOffset>
                </wp:positionV>
                <wp:extent cx="16830" cy="914400"/>
                <wp:effectExtent l="0" t="0" r="21590" b="19050"/>
                <wp:wrapNone/>
                <wp:docPr id="30" name="Straight Connector 30"/>
                <wp:cNvGraphicFramePr/>
                <a:graphic xmlns:a="http://schemas.openxmlformats.org/drawingml/2006/main">
                  <a:graphicData uri="http://schemas.microsoft.com/office/word/2010/wordprocessingShape">
                    <wps:wsp>
                      <wps:cNvCnPr/>
                      <wps:spPr>
                        <a:xfrm flipH="1">
                          <a:off x="0" y="0"/>
                          <a:ext cx="16830" cy="914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583BBE5" id="Straight Connector 30"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54.75pt,21.8pt" to="56.1pt,9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" strokecolor="#4579b8 [3044]"/>
            </w:pict>
          </mc:Fallback>
        </mc:AlternateContent>
      </w:r>
      <w:r w:rsidRPr="00C843C5">
        <w:t>b)Parallel plane: to be automatically created (distance should then be able to be measured between two planes)</w:t>
      </w:r>
    </w:p>
    <w:p w14:paraId="5D07AB56" w14:textId="77777777" w:rsidR="00616A3E" w:rsidRPr="00C843C5" w:rsidRDefault="00616A3E" w:rsidP="00616A3E"/>
    <w:p w14:paraId="0A44EA9F" w14:textId="77777777" w:rsidR="00616A3E" w:rsidRPr="00C843C5" w:rsidRDefault="00616A3E" w:rsidP="00616A3E">
      <w:r w:rsidRPr="00C843C5">
        <w:rPr>
          <w:noProof/>
          <w:lang w:eastAsia="en-GB"/>
        </w:rPr>
        <mc:AlternateContent>
          <mc:Choice Requires="wps">
            <w:drawing>
              <wp:anchor distT="0" distB="0" distL="114300" distR="114300" simplePos="0" relativeHeight="251669504" behindDoc="0" locked="0" layoutInCell="1" allowOverlap="1" wp14:anchorId="36B11C9E" wp14:editId="43A3B2EC">
                <wp:simplePos x="0" y="0"/>
                <wp:positionH relativeFrom="column">
                  <wp:posOffset>695617</wp:posOffset>
                </wp:positionH>
                <wp:positionV relativeFrom="paragraph">
                  <wp:posOffset>23292</wp:posOffset>
                </wp:positionV>
                <wp:extent cx="565906" cy="0"/>
                <wp:effectExtent l="38100" t="76200" r="24765" b="114300"/>
                <wp:wrapNone/>
                <wp:docPr id="289" name="Straight Arrow Connector 289"/>
                <wp:cNvGraphicFramePr/>
                <a:graphic xmlns:a="http://schemas.openxmlformats.org/drawingml/2006/main">
                  <a:graphicData uri="http://schemas.microsoft.com/office/word/2010/wordprocessingShape">
                    <wps:wsp>
                      <wps:cNvCnPr/>
                      <wps:spPr>
                        <a:xfrm>
                          <a:off x="0" y="0"/>
                          <a:ext cx="565906" cy="0"/>
                        </a:xfrm>
                        <a:prstGeom prst="straightConnector1">
                          <a:avLst/>
                        </a:prstGeom>
                        <a:ln>
                          <a:solidFill>
                            <a:srgbClr val="FF0000"/>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206FDA7E" id="Straight Arrow Connector 289" o:spid="_x0000_s1026" type="#_x0000_t32" style="position:absolute;margin-left:54.75pt;margin-top:1.85pt;width:44.55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" strokecolor="red">
                <v:stroke startarrow="open" endarrow="open"/>
              </v:shape>
            </w:pict>
          </mc:Fallback>
        </mc:AlternateContent>
      </w:r>
    </w:p>
    <w:p w14:paraId="10E98A37" w14:textId="77777777" w:rsidR="00616A3E" w:rsidRPr="00C843C5" w:rsidRDefault="00616A3E" w:rsidP="00616A3E"/>
    <w:p w14:paraId="6A681926" w14:textId="77777777" w:rsidR="00616A3E" w:rsidRPr="00C843C5" w:rsidRDefault="00616A3E" w:rsidP="00616A3E"/>
    <w:p w14:paraId="3699B759" w14:textId="77777777" w:rsidR="00616A3E" w:rsidRPr="00C843C5" w:rsidRDefault="00616A3E" w:rsidP="00616A3E">
      <w:r w:rsidRPr="00C843C5">
        <w:rPr>
          <w:noProof/>
          <w:lang w:eastAsia="en-GB"/>
        </w:rPr>
        <mc:AlternateContent>
          <mc:Choice Requires="wps">
            <w:drawing>
              <wp:anchor distT="0" distB="0" distL="114300" distR="114300" simplePos="0" relativeHeight="251673600" behindDoc="0" locked="0" layoutInCell="1" allowOverlap="1" wp14:anchorId="7A13F367" wp14:editId="6A6DB74B">
                <wp:simplePos x="0" y="0"/>
                <wp:positionH relativeFrom="column">
                  <wp:posOffset>1502410</wp:posOffset>
                </wp:positionH>
                <wp:positionV relativeFrom="paragraph">
                  <wp:posOffset>405130</wp:posOffset>
                </wp:positionV>
                <wp:extent cx="60960" cy="106045"/>
                <wp:effectExtent l="38100" t="38100" r="53340" b="27305"/>
                <wp:wrapNone/>
                <wp:docPr id="298" name="Straight Arrow Connector 298"/>
                <wp:cNvGraphicFramePr/>
                <a:graphic xmlns:a="http://schemas.openxmlformats.org/drawingml/2006/main">
                  <a:graphicData uri="http://schemas.microsoft.com/office/word/2010/wordprocessingShape">
                    <wps:wsp>
                      <wps:cNvCnPr/>
                      <wps:spPr>
                        <a:xfrm flipH="1" flipV="1">
                          <a:off x="0" y="0"/>
                          <a:ext cx="60960" cy="1060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63893F6" id="Straight Arrow Connector 298" o:spid="_x0000_s1026" type="#_x0000_t32" style="position:absolute;margin-left:118.3pt;margin-top:31.9pt;width:4.8pt;height:8.35pt;flip:x 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" strokecolor="#4579b8 [3044]">
                <v:stroke endarrow="open"/>
              </v:shape>
            </w:pict>
          </mc:Fallback>
        </mc:AlternateContent>
      </w:r>
      <w:r w:rsidRPr="00C843C5">
        <w:rPr>
          <w:noProof/>
          <w:lang w:eastAsia="en-GB"/>
        </w:rPr>
        <mc:AlternateContent>
          <mc:Choice Requires="wps">
            <w:drawing>
              <wp:anchor distT="0" distB="0" distL="114300" distR="114300" simplePos="0" relativeHeight="251671552" behindDoc="0" locked="0" layoutInCell="1" allowOverlap="1" wp14:anchorId="0E1DA246" wp14:editId="21E70BBB">
                <wp:simplePos x="0" y="0"/>
                <wp:positionH relativeFrom="column">
                  <wp:posOffset>953135</wp:posOffset>
                </wp:positionH>
                <wp:positionV relativeFrom="paragraph">
                  <wp:posOffset>511175</wp:posOffset>
                </wp:positionV>
                <wp:extent cx="802005" cy="0"/>
                <wp:effectExtent l="0" t="0" r="17145" b="19050"/>
                <wp:wrapNone/>
                <wp:docPr id="291" name="Straight Connector 291"/>
                <wp:cNvGraphicFramePr/>
                <a:graphic xmlns:a="http://schemas.openxmlformats.org/drawingml/2006/main">
                  <a:graphicData uri="http://schemas.microsoft.com/office/word/2010/wordprocessingShape">
                    <wps:wsp>
                      <wps:cNvCnPr/>
                      <wps:spPr>
                        <a:xfrm>
                          <a:off x="0" y="0"/>
                          <a:ext cx="80200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8DB6761" id="Straight Connector 291"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05pt,40.25pt" to="138.2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" strokecolor="#4579b8 [3044]"/>
            </w:pict>
          </mc:Fallback>
        </mc:AlternateContent>
      </w:r>
      <w:r w:rsidRPr="00C843C5">
        <w:rPr>
          <w:noProof/>
          <w:lang w:eastAsia="en-GB"/>
        </w:rPr>
        <mc:AlternateContent>
          <mc:Choice Requires="wps">
            <w:drawing>
              <wp:anchor distT="0" distB="0" distL="114300" distR="114300" simplePos="0" relativeHeight="251672576" behindDoc="0" locked="0" layoutInCell="1" allowOverlap="1" wp14:anchorId="37B9D688" wp14:editId="6F67F1D3">
                <wp:simplePos x="0" y="0"/>
                <wp:positionH relativeFrom="column">
                  <wp:posOffset>953135</wp:posOffset>
                </wp:positionH>
                <wp:positionV relativeFrom="paragraph">
                  <wp:posOffset>295910</wp:posOffset>
                </wp:positionV>
                <wp:extent cx="756920" cy="218440"/>
                <wp:effectExtent l="0" t="0" r="24130" b="29210"/>
                <wp:wrapNone/>
                <wp:docPr id="297" name="Straight Connector 297"/>
                <wp:cNvGraphicFramePr/>
                <a:graphic xmlns:a="http://schemas.openxmlformats.org/drawingml/2006/main">
                  <a:graphicData uri="http://schemas.microsoft.com/office/word/2010/wordprocessingShape">
                    <wps:wsp>
                      <wps:cNvCnPr/>
                      <wps:spPr>
                        <a:xfrm flipV="1">
                          <a:off x="0" y="0"/>
                          <a:ext cx="756920" cy="218440"/>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375D1FD" id="Straight Connector 297"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05pt,23.3pt" to="134.6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" strokecolor="#4579b8 [3044]">
                <v:stroke dashstyle="3 1"/>
              </v:line>
            </w:pict>
          </mc:Fallback>
        </mc:AlternateContent>
      </w:r>
      <w:r w:rsidRPr="00C843C5">
        <w:rPr>
          <w:noProof/>
          <w:lang w:eastAsia="en-GB"/>
        </w:rPr>
        <mc:AlternateContent>
          <mc:Choice Requires="wps">
            <w:drawing>
              <wp:anchor distT="0" distB="0" distL="114300" distR="114300" simplePos="0" relativeHeight="251670528" behindDoc="0" locked="0" layoutInCell="1" allowOverlap="1" wp14:anchorId="01B5245E" wp14:editId="1D40CF3E">
                <wp:simplePos x="0" y="0"/>
                <wp:positionH relativeFrom="column">
                  <wp:posOffset>1289685</wp:posOffset>
                </wp:positionH>
                <wp:positionV relativeFrom="paragraph">
                  <wp:posOffset>177800</wp:posOffset>
                </wp:positionV>
                <wp:extent cx="0" cy="740410"/>
                <wp:effectExtent l="0" t="0" r="19050" b="21590"/>
                <wp:wrapNone/>
                <wp:docPr id="290" name="Straight Connector 290"/>
                <wp:cNvGraphicFramePr/>
                <a:graphic xmlns:a="http://schemas.openxmlformats.org/drawingml/2006/main">
                  <a:graphicData uri="http://schemas.microsoft.com/office/word/2010/wordprocessingShape">
                    <wps:wsp>
                      <wps:cNvCnPr/>
                      <wps:spPr>
                        <a:xfrm>
                          <a:off x="0" y="0"/>
                          <a:ext cx="0" cy="7404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319A3C6" id="Straight Connector 29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55pt,14pt" to="101.55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" strokecolor="#4579b8 [3044]"/>
            </w:pict>
          </mc:Fallback>
        </mc:AlternateContent>
      </w:r>
      <w:r w:rsidRPr="00C843C5">
        <w:t>c) Oblique plane: with user defined angle (distance should then be able to be measured between two planes)</w:t>
      </w:r>
    </w:p>
    <w:p w14:paraId="421BA46D" w14:textId="77777777" w:rsidR="00616A3E" w:rsidRPr="00C843C5" w:rsidRDefault="00616A3E" w:rsidP="00616A3E">
      <w:pPr>
        <w:rPr>
          <w:u w:val="single"/>
        </w:rPr>
      </w:pPr>
      <w:r w:rsidRPr="00C843C5">
        <w:rPr>
          <w:u w:val="single"/>
        </w:rPr>
        <w:t>1 plane, 1 point</w:t>
      </w:r>
    </w:p>
    <w:p w14:paraId="397FD44C" w14:textId="77777777" w:rsidR="00616A3E" w:rsidRPr="00C843C5" w:rsidRDefault="00616A3E" w:rsidP="00616A3E">
      <w:pPr>
        <w:ind w:firstLine="720"/>
      </w:pPr>
      <w:r w:rsidRPr="00C843C5">
        <w:t>Perpendicular line from landmark (either on or off the surface) to plane showing distance</w:t>
      </w:r>
    </w:p>
    <w:p w14:paraId="78003442" w14:textId="77777777" w:rsidR="00616A3E" w:rsidRPr="00C843C5" w:rsidRDefault="00616A3E" w:rsidP="00616A3E">
      <w:pPr>
        <w:rPr>
          <w:noProof/>
          <w:lang w:eastAsia="en-GB"/>
        </w:rPr>
      </w:pPr>
      <w:r w:rsidRPr="00C843C5">
        <w:rPr>
          <w:noProof/>
          <w:lang w:eastAsia="en-GB"/>
        </w:rPr>
        <mc:AlternateContent>
          <mc:Choice Requires="wps">
            <w:drawing>
              <wp:anchor distT="0" distB="0" distL="114300" distR="114300" simplePos="0" relativeHeight="251676672" behindDoc="0" locked="0" layoutInCell="1" allowOverlap="1" wp14:anchorId="5A5B2DA1" wp14:editId="76F25B7E">
                <wp:simplePos x="0" y="0"/>
                <wp:positionH relativeFrom="column">
                  <wp:posOffset>2384172</wp:posOffset>
                </wp:positionH>
                <wp:positionV relativeFrom="paragraph">
                  <wp:posOffset>1467543</wp:posOffset>
                </wp:positionV>
                <wp:extent cx="0" cy="656345"/>
                <wp:effectExtent l="95250" t="38100" r="95250" b="48895"/>
                <wp:wrapNone/>
                <wp:docPr id="306" name="Straight Arrow Connector 306"/>
                <wp:cNvGraphicFramePr/>
                <a:graphic xmlns:a="http://schemas.openxmlformats.org/drawingml/2006/main">
                  <a:graphicData uri="http://schemas.microsoft.com/office/word/2010/wordprocessingShape">
                    <wps:wsp>
                      <wps:cNvCnPr/>
                      <wps:spPr>
                        <a:xfrm>
                          <a:off x="0" y="0"/>
                          <a:ext cx="0" cy="656345"/>
                        </a:xfrm>
                        <a:prstGeom prst="straightConnector1">
                          <a:avLst/>
                        </a:prstGeom>
                        <a:ln>
                          <a:solidFill>
                            <a:srgbClr val="FF0000"/>
                          </a:solidFill>
                          <a:prstDash val="sysDash"/>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25A695" id="Straight Arrow Connector 306" o:spid="_x0000_s1026" type="#_x0000_t32" style="position:absolute;margin-left:187.75pt;margin-top:115.55pt;width:0;height:51.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" strokecolor="red">
                <v:stroke dashstyle="3 1" startarrow="open" endarrow="open"/>
              </v:shape>
            </w:pict>
          </mc:Fallback>
        </mc:AlternateContent>
      </w:r>
      <w:r w:rsidRPr="00C843C5">
        <w:rPr>
          <w:noProof/>
          <w:lang w:eastAsia="en-GB"/>
        </w:rPr>
        <mc:AlternateContent>
          <mc:Choice Requires="wps">
            <w:drawing>
              <wp:anchor distT="0" distB="0" distL="114300" distR="114300" simplePos="0" relativeHeight="251675648" behindDoc="0" locked="0" layoutInCell="1" allowOverlap="1" wp14:anchorId="4AACE117" wp14:editId="654413FB">
                <wp:simplePos x="0" y="0"/>
                <wp:positionH relativeFrom="column">
                  <wp:posOffset>2276989</wp:posOffset>
                </wp:positionH>
                <wp:positionV relativeFrom="paragraph">
                  <wp:posOffset>1337898</wp:posOffset>
                </wp:positionV>
                <wp:extent cx="157075" cy="129026"/>
                <wp:effectExtent l="0" t="0" r="14605" b="23495"/>
                <wp:wrapNone/>
                <wp:docPr id="305" name="Flowchart: Connector 305"/>
                <wp:cNvGraphicFramePr/>
                <a:graphic xmlns:a="http://schemas.openxmlformats.org/drawingml/2006/main">
                  <a:graphicData uri="http://schemas.microsoft.com/office/word/2010/wordprocessingShape">
                    <wps:wsp>
                      <wps:cNvSpPr/>
                      <wps:spPr>
                        <a:xfrm>
                          <a:off x="0" y="0"/>
                          <a:ext cx="157075" cy="129026"/>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F191A61" id="Flowchart: Connector 305" o:spid="_x0000_s1026" type="#_x0000_t120" style="position:absolute;margin-left:179.3pt;margin-top:105.35pt;width:12.35pt;height:10.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674624" behindDoc="0" locked="0" layoutInCell="1" allowOverlap="1" wp14:anchorId="7FBF8236" wp14:editId="70F33F62">
                <wp:simplePos x="0" y="0"/>
                <wp:positionH relativeFrom="column">
                  <wp:posOffset>-347345</wp:posOffset>
                </wp:positionH>
                <wp:positionV relativeFrom="paragraph">
                  <wp:posOffset>2089996</wp:posOffset>
                </wp:positionV>
                <wp:extent cx="4162063" cy="33659"/>
                <wp:effectExtent l="0" t="0" r="10160" b="23495"/>
                <wp:wrapNone/>
                <wp:docPr id="302" name="Straight Connector 302"/>
                <wp:cNvGraphicFramePr/>
                <a:graphic xmlns:a="http://schemas.openxmlformats.org/drawingml/2006/main">
                  <a:graphicData uri="http://schemas.microsoft.com/office/word/2010/wordprocessingShape">
                    <wps:wsp>
                      <wps:cNvCnPr/>
                      <wps:spPr>
                        <a:xfrm flipV="1">
                          <a:off x="0" y="0"/>
                          <a:ext cx="4162063" cy="3365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04B3950" id="Straight Connector 302"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164.55pt" to="300.35pt,16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" strokecolor="#4579b8 [3044]"/>
            </w:pict>
          </mc:Fallback>
        </mc:AlternateContent>
      </w:r>
      <w:r w:rsidRPr="00C843C5">
        <w:rPr>
          <w:noProof/>
          <w:lang w:eastAsia="en-GB"/>
        </w:rPr>
        <w:drawing>
          <wp:inline distT="0" distB="0" distL="0" distR="0" wp14:anchorId="3ED396DA" wp14:editId="564EF399">
            <wp:extent cx="3220034" cy="2210267"/>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vis.bmp"/>
                    <pic:cNvPicPr/>
                  </pic:nvPicPr>
                  <pic:blipFill rotWithShape="1">
                    <a:blip r:embed="rId6">
                      <a:extLst>
                        <a:ext uri="{28A0092B-C50C-407E-A947-70E740481C1C}">
                          <a14:useLocalDpi xmlns:a14="http://schemas.microsoft.com/office/drawing/2010/main" val="0"/>
                        </a:ext>
                      </a:extLst>
                    </a:blip>
                    <a:srcRect l="20161" t="32321" r="23663" b="19806"/>
                    <a:stretch/>
                  </pic:blipFill>
                  <pic:spPr bwMode="auto">
                    <a:xfrm>
                      <a:off x="0" y="0"/>
                      <a:ext cx="3219737" cy="2210063"/>
                    </a:xfrm>
                    <a:prstGeom prst="rect">
                      <a:avLst/>
                    </a:prstGeom>
                    <a:ln>
                      <a:noFill/>
                    </a:ln>
                    <a:extLst>
                      <a:ext uri="{53640926-AAD7-44D8-BBD7-CCE9431645EC}">
                        <a14:shadowObscured xmlns:a14="http://schemas.microsoft.com/office/drawing/2010/main"/>
                      </a:ext>
                    </a:extLst>
                  </pic:spPr>
                </pic:pic>
              </a:graphicData>
            </a:graphic>
          </wp:inline>
        </w:drawing>
      </w:r>
    </w:p>
    <w:p w14:paraId="3AE1C136" w14:textId="77777777" w:rsidR="00616A3E" w:rsidRPr="00C843C5" w:rsidRDefault="00616A3E" w:rsidP="00616A3E">
      <w:pPr>
        <w:rPr>
          <w:b/>
          <w:u w:val="single"/>
        </w:rPr>
      </w:pPr>
      <w:r w:rsidRPr="00C843C5">
        <w:rPr>
          <w:b/>
          <w:u w:val="single"/>
        </w:rPr>
        <w:lastRenderedPageBreak/>
        <w:t>1 line, 1 landmark</w:t>
      </w:r>
    </w:p>
    <w:p w14:paraId="01BE0A6A" w14:textId="77777777" w:rsidR="00616A3E" w:rsidRPr="00C843C5" w:rsidRDefault="00616A3E" w:rsidP="00616A3E">
      <w:r w:rsidRPr="00C843C5">
        <w:rPr>
          <w:noProof/>
          <w:lang w:eastAsia="en-GB"/>
        </w:rPr>
        <mc:AlternateContent>
          <mc:Choice Requires="wps">
            <w:drawing>
              <wp:anchor distT="0" distB="0" distL="114300" distR="114300" simplePos="0" relativeHeight="251708416" behindDoc="0" locked="0" layoutInCell="1" allowOverlap="1" wp14:anchorId="2DE41C95" wp14:editId="23295E77">
                <wp:simplePos x="0" y="0"/>
                <wp:positionH relativeFrom="column">
                  <wp:posOffset>1756410</wp:posOffset>
                </wp:positionH>
                <wp:positionV relativeFrom="paragraph">
                  <wp:posOffset>214630</wp:posOffset>
                </wp:positionV>
                <wp:extent cx="352425" cy="291465"/>
                <wp:effectExtent l="0" t="0" r="28575" b="1333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91465"/>
                        </a:xfrm>
                        <a:prstGeom prst="rect">
                          <a:avLst/>
                        </a:prstGeom>
                        <a:solidFill>
                          <a:srgbClr val="FFFFFF"/>
                        </a:solidFill>
                        <a:ln w="9525">
                          <a:solidFill>
                            <a:srgbClr val="000000"/>
                          </a:solidFill>
                          <a:miter lim="800000"/>
                          <a:headEnd/>
                          <a:tailEnd/>
                        </a:ln>
                      </wps:spPr>
                      <wps:txbx>
                        <w:txbxContent>
                          <w:p w14:paraId="486B3071" w14:textId="77777777" w:rsidR="00616A3E" w:rsidRDefault="00616A3E" w:rsidP="00616A3E">
                            <w:r>
                              <w:t>C</w:t>
                            </w:r>
                          </w:p>
                          <w:p w14:paraId="532E3E5C" w14:textId="77777777" w:rsidR="00616A3E" w:rsidRDefault="00616A3E" w:rsidP="00616A3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E41C95" id="_x0000_s1035" type="#_x0000_t202" style="position:absolute;margin-left:138.3pt;margin-top:16.9pt;width:27.75pt;height:22.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">
                <v:textbox>
                  <w:txbxContent>
                    <w:p w14:paraId="486B3071" w14:textId="77777777" w:rsidR="00616A3E" w:rsidRDefault="00616A3E" w:rsidP="00616A3E">
                      <w:r>
                        <w:t>C</w:t>
                      </w:r>
                    </w:p>
                    <w:p w14:paraId="532E3E5C" w14:textId="77777777" w:rsidR="00616A3E" w:rsidRDefault="00616A3E" w:rsidP="00616A3E">
                      <w:r>
                        <w:t>B</w:t>
                      </w:r>
                    </w:p>
                  </w:txbxContent>
                </v:textbox>
              </v:shape>
            </w:pict>
          </mc:Fallback>
        </mc:AlternateContent>
      </w:r>
      <w:r w:rsidRPr="00C843C5">
        <w:t xml:space="preserve">Distance between a landmark (C) to a plane (perpendicular 90degree angle) defined by two landmarks (A and B) </w:t>
      </w:r>
    </w:p>
    <w:p w14:paraId="72A23728" w14:textId="77777777" w:rsidR="00616A3E" w:rsidRPr="00C843C5" w:rsidRDefault="00616A3E" w:rsidP="00616A3E">
      <w:r w:rsidRPr="00C843C5">
        <w:rPr>
          <w:noProof/>
          <w:lang w:eastAsia="en-GB"/>
        </w:rPr>
        <mc:AlternateContent>
          <mc:Choice Requires="wps">
            <w:drawing>
              <wp:anchor distT="0" distB="0" distL="114300" distR="114300" simplePos="0" relativeHeight="251706368" behindDoc="0" locked="0" layoutInCell="1" allowOverlap="1" wp14:anchorId="0519C903" wp14:editId="49411A08">
                <wp:simplePos x="0" y="0"/>
                <wp:positionH relativeFrom="column">
                  <wp:posOffset>1894840</wp:posOffset>
                </wp:positionH>
                <wp:positionV relativeFrom="paragraph">
                  <wp:posOffset>243840</wp:posOffset>
                </wp:positionV>
                <wp:extent cx="67310" cy="73025"/>
                <wp:effectExtent l="0" t="0" r="27940" b="22225"/>
                <wp:wrapNone/>
                <wp:docPr id="1" name="Flowchart: Connector 1"/>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92EF05F" id="Flowchart: Connector 1" o:spid="_x0000_s1026" type="#_x0000_t120" style="position:absolute;margin-left:149.2pt;margin-top:19.2pt;width:5.3pt;height:5.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07392" behindDoc="0" locked="0" layoutInCell="1" allowOverlap="1" wp14:anchorId="6190899C" wp14:editId="00FC044F">
                <wp:simplePos x="0" y="0"/>
                <wp:positionH relativeFrom="column">
                  <wp:posOffset>1945425</wp:posOffset>
                </wp:positionH>
                <wp:positionV relativeFrom="paragraph">
                  <wp:posOffset>312766</wp:posOffset>
                </wp:positionV>
                <wp:extent cx="0" cy="330769"/>
                <wp:effectExtent l="95250" t="38100" r="76200" b="50800"/>
                <wp:wrapNone/>
                <wp:docPr id="2" name="Straight Arrow Connector 2"/>
                <wp:cNvGraphicFramePr/>
                <a:graphic xmlns:a="http://schemas.openxmlformats.org/drawingml/2006/main">
                  <a:graphicData uri="http://schemas.microsoft.com/office/word/2010/wordprocessingShape">
                    <wps:wsp>
                      <wps:cNvCnPr/>
                      <wps:spPr>
                        <a:xfrm>
                          <a:off x="0" y="0"/>
                          <a:ext cx="0" cy="330769"/>
                        </a:xfrm>
                        <a:prstGeom prst="straightConnector1">
                          <a:avLst/>
                        </a:prstGeom>
                        <a:ln>
                          <a:solidFill>
                            <a:srgbClr val="FF0000"/>
                          </a:solidFill>
                          <a:prstDash val="sysDash"/>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76D52C5" id="Straight Arrow Connector 2" o:spid="_x0000_s1026" type="#_x0000_t32" style="position:absolute;margin-left:153.2pt;margin-top:24.65pt;width:0;height:26.0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" strokecolor="red">
                <v:stroke dashstyle="3 1" startarrow="open" endarrow="open"/>
              </v:shape>
            </w:pict>
          </mc:Fallback>
        </mc:AlternateContent>
      </w:r>
    </w:p>
    <w:p w14:paraId="542AF1A5" w14:textId="77777777" w:rsidR="00616A3E" w:rsidRPr="00C843C5" w:rsidRDefault="00616A3E" w:rsidP="00616A3E">
      <w:r w:rsidRPr="00C843C5">
        <w:rPr>
          <w:noProof/>
          <w:lang w:eastAsia="en-GB"/>
        </w:rPr>
        <mc:AlternateContent>
          <mc:Choice Requires="wps">
            <w:drawing>
              <wp:anchor distT="0" distB="0" distL="114300" distR="114300" simplePos="0" relativeHeight="251704320" behindDoc="0" locked="0" layoutInCell="1" allowOverlap="1" wp14:anchorId="5F3E0DFC" wp14:editId="6AAB5ABB">
                <wp:simplePos x="0" y="0"/>
                <wp:positionH relativeFrom="column">
                  <wp:posOffset>2569210</wp:posOffset>
                </wp:positionH>
                <wp:positionV relativeFrom="paragraph">
                  <wp:posOffset>252095</wp:posOffset>
                </wp:positionV>
                <wp:extent cx="352425" cy="291465"/>
                <wp:effectExtent l="0" t="0" r="28575" b="1333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91465"/>
                        </a:xfrm>
                        <a:prstGeom prst="rect">
                          <a:avLst/>
                        </a:prstGeom>
                        <a:solidFill>
                          <a:srgbClr val="FFFFFF"/>
                        </a:solidFill>
                        <a:ln w="9525">
                          <a:solidFill>
                            <a:srgbClr val="000000"/>
                          </a:solidFill>
                          <a:miter lim="800000"/>
                          <a:headEnd/>
                          <a:tailEnd/>
                        </a:ln>
                      </wps:spPr>
                      <wps:txbx>
                        <w:txbxContent>
                          <w:p w14:paraId="1D4FBDE9" w14:textId="77777777" w:rsidR="00616A3E" w:rsidRDefault="00616A3E" w:rsidP="00616A3E">
                            <w:r>
                              <w:t>B</w:t>
                            </w:r>
                          </w:p>
                          <w:p w14:paraId="173556DC" w14:textId="77777777" w:rsidR="00616A3E" w:rsidRDefault="00616A3E" w:rsidP="00616A3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F3E0DFC" id="_x0000_s1036" type="#_x0000_t202" style="position:absolute;margin-left:202.3pt;margin-top:19.85pt;width:27.75pt;height:22.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">
                <v:textbox>
                  <w:txbxContent>
                    <w:p w14:paraId="1D4FBDE9" w14:textId="77777777" w:rsidR="00616A3E" w:rsidRDefault="00616A3E" w:rsidP="00616A3E">
                      <w:r>
                        <w:t>B</w:t>
                      </w:r>
                    </w:p>
                    <w:p w14:paraId="173556DC" w14:textId="77777777" w:rsidR="00616A3E" w:rsidRDefault="00616A3E" w:rsidP="00616A3E">
                      <w:r>
                        <w:t>B</w:t>
                      </w:r>
                    </w:p>
                  </w:txbxContent>
                </v:textbox>
              </v:shape>
            </w:pict>
          </mc:Fallback>
        </mc:AlternateContent>
      </w:r>
      <w:r w:rsidRPr="00C843C5">
        <w:rPr>
          <w:noProof/>
          <w:lang w:eastAsia="en-GB"/>
        </w:rPr>
        <mc:AlternateContent>
          <mc:Choice Requires="wps">
            <w:drawing>
              <wp:anchor distT="0" distB="0" distL="114300" distR="114300" simplePos="0" relativeHeight="251705344" behindDoc="0" locked="0" layoutInCell="1" allowOverlap="1" wp14:anchorId="4AC4A999" wp14:editId="75AB4179">
                <wp:simplePos x="0" y="0"/>
                <wp:positionH relativeFrom="column">
                  <wp:posOffset>1002665</wp:posOffset>
                </wp:positionH>
                <wp:positionV relativeFrom="paragraph">
                  <wp:posOffset>245110</wp:posOffset>
                </wp:positionV>
                <wp:extent cx="352425" cy="327660"/>
                <wp:effectExtent l="0" t="0" r="28575" b="152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7660"/>
                        </a:xfrm>
                        <a:prstGeom prst="rect">
                          <a:avLst/>
                        </a:prstGeom>
                        <a:solidFill>
                          <a:srgbClr val="FFFFFF"/>
                        </a:solidFill>
                        <a:ln w="9525">
                          <a:solidFill>
                            <a:srgbClr val="000000"/>
                          </a:solidFill>
                          <a:miter lim="800000"/>
                          <a:headEnd/>
                          <a:tailEnd/>
                        </a:ln>
                      </wps:spPr>
                      <wps:txbx>
                        <w:txbxContent>
                          <w:p w14:paraId="050F2442" w14:textId="77777777" w:rsidR="00616A3E" w:rsidRDefault="00616A3E" w:rsidP="00616A3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AC4A999" id="_x0000_s1037" type="#_x0000_t202" style="position:absolute;margin-left:78.95pt;margin-top:19.3pt;width:27.75pt;height:25.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">
                <v:textbox>
                  <w:txbxContent>
                    <w:p w14:paraId="050F2442" w14:textId="77777777" w:rsidR="00616A3E" w:rsidRDefault="00616A3E" w:rsidP="00616A3E">
                      <w:r>
                        <w:t>A</w:t>
                      </w:r>
                    </w:p>
                  </w:txbxContent>
                </v:textbox>
              </v:shape>
            </w:pict>
          </mc:Fallback>
        </mc:AlternateContent>
      </w:r>
      <w:r w:rsidRPr="00C843C5">
        <w:rPr>
          <w:noProof/>
          <w:lang w:eastAsia="en-GB"/>
        </w:rPr>
        <mc:AlternateContent>
          <mc:Choice Requires="wps">
            <w:drawing>
              <wp:anchor distT="0" distB="0" distL="114300" distR="114300" simplePos="0" relativeHeight="251703296" behindDoc="0" locked="0" layoutInCell="1" allowOverlap="1" wp14:anchorId="45FBB891" wp14:editId="64E46505">
                <wp:simplePos x="0" y="0"/>
                <wp:positionH relativeFrom="column">
                  <wp:posOffset>2322195</wp:posOffset>
                </wp:positionH>
                <wp:positionV relativeFrom="paragraph">
                  <wp:posOffset>245110</wp:posOffset>
                </wp:positionV>
                <wp:extent cx="67310" cy="73025"/>
                <wp:effectExtent l="0" t="0" r="27940" b="22225"/>
                <wp:wrapNone/>
                <wp:docPr id="6" name="Flowchart: Connector 6"/>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8690BB4" id="Flowchart: Connector 6" o:spid="_x0000_s1026" type="#_x0000_t120" style="position:absolute;margin-left:182.85pt;margin-top:19.3pt;width:5.3pt;height:5.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02272" behindDoc="0" locked="0" layoutInCell="1" allowOverlap="1" wp14:anchorId="2904628F" wp14:editId="2845D773">
                <wp:simplePos x="0" y="0"/>
                <wp:positionH relativeFrom="column">
                  <wp:posOffset>1424305</wp:posOffset>
                </wp:positionH>
                <wp:positionV relativeFrom="paragraph">
                  <wp:posOffset>245110</wp:posOffset>
                </wp:positionV>
                <wp:extent cx="67310" cy="73025"/>
                <wp:effectExtent l="0" t="0" r="27940" b="22225"/>
                <wp:wrapNone/>
                <wp:docPr id="7" name="Flowchart: Connector 7"/>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3BC27ED" id="Flowchart: Connector 7" o:spid="_x0000_s1026" type="#_x0000_t120" style="position:absolute;margin-left:112.15pt;margin-top:19.3pt;width:5.3pt;height:5.7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01248" behindDoc="0" locked="0" layoutInCell="1" allowOverlap="1" wp14:anchorId="1A6725E7" wp14:editId="0225E191">
                <wp:simplePos x="0" y="0"/>
                <wp:positionH relativeFrom="column">
                  <wp:posOffset>1491568</wp:posOffset>
                </wp:positionH>
                <wp:positionV relativeFrom="paragraph">
                  <wp:posOffset>290553</wp:posOffset>
                </wp:positionV>
                <wp:extent cx="811963" cy="1372"/>
                <wp:effectExtent l="0" t="0" r="26670" b="36830"/>
                <wp:wrapNone/>
                <wp:docPr id="8" name="Straight Connector 8"/>
                <wp:cNvGraphicFramePr/>
                <a:graphic xmlns:a="http://schemas.openxmlformats.org/drawingml/2006/main">
                  <a:graphicData uri="http://schemas.microsoft.com/office/word/2010/wordprocessingShape">
                    <wps:wsp>
                      <wps:cNvCnPr/>
                      <wps:spPr>
                        <a:xfrm>
                          <a:off x="0" y="0"/>
                          <a:ext cx="811963" cy="1372"/>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E650346" id="Straight Connector 8"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45pt,22.9pt" to="181.4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" strokecolor="#4579b8 [3044]">
                <v:stroke dashstyle="3 1"/>
              </v:line>
            </w:pict>
          </mc:Fallback>
        </mc:AlternateContent>
      </w:r>
    </w:p>
    <w:p w14:paraId="0E8517F1" w14:textId="77777777" w:rsidR="00616A3E" w:rsidRPr="00C843C5" w:rsidRDefault="00616A3E" w:rsidP="00616A3E"/>
    <w:p w14:paraId="22F43997" w14:textId="77777777" w:rsidR="00616A3E" w:rsidRPr="00C843C5" w:rsidRDefault="00616A3E" w:rsidP="00616A3E"/>
    <w:p w14:paraId="0E5222CF" w14:textId="77777777" w:rsidR="00616A3E" w:rsidRPr="00C843C5" w:rsidRDefault="00616A3E" w:rsidP="00616A3E">
      <w:pPr>
        <w:rPr>
          <w:b/>
          <w:u w:val="single"/>
        </w:rPr>
      </w:pPr>
      <w:r w:rsidRPr="00C843C5">
        <w:rPr>
          <w:b/>
          <w:u w:val="single"/>
        </w:rPr>
        <w:t>1 plane, 2 landmark</w:t>
      </w:r>
    </w:p>
    <w:p w14:paraId="000E2796" w14:textId="77777777" w:rsidR="00616A3E" w:rsidRPr="00C843C5" w:rsidRDefault="00616A3E" w:rsidP="00616A3E">
      <w:r w:rsidRPr="00C843C5">
        <w:t xml:space="preserve">landmark (C) to a plane defined by two landmarks (A and B) </w:t>
      </w:r>
    </w:p>
    <w:p w14:paraId="3A114470" w14:textId="77777777" w:rsidR="00616A3E" w:rsidRPr="00C843C5" w:rsidRDefault="00616A3E" w:rsidP="00616A3E">
      <w:r w:rsidRPr="00C843C5">
        <w:t>1 plane, 2 points. Interpolation of landmarks from two specified landmarks on the surface of the bone (to analyse curvature)</w:t>
      </w:r>
    </w:p>
    <w:p w14:paraId="437B5734" w14:textId="77777777" w:rsidR="00616A3E" w:rsidRPr="00C843C5" w:rsidRDefault="00616A3E" w:rsidP="00616A3E">
      <w:r w:rsidRPr="00C843C5">
        <w:rPr>
          <w:noProof/>
          <w:color w:val="FF0000"/>
          <w:lang w:eastAsia="en-GB"/>
        </w:rPr>
        <mc:AlternateContent>
          <mc:Choice Requires="wps">
            <w:drawing>
              <wp:anchor distT="0" distB="0" distL="114300" distR="114300" simplePos="0" relativeHeight="251713536" behindDoc="0" locked="0" layoutInCell="1" allowOverlap="1" wp14:anchorId="024B3891" wp14:editId="1AC5D1B2">
                <wp:simplePos x="0" y="0"/>
                <wp:positionH relativeFrom="column">
                  <wp:posOffset>1632456</wp:posOffset>
                </wp:positionH>
                <wp:positionV relativeFrom="paragraph">
                  <wp:posOffset>248928</wp:posOffset>
                </wp:positionV>
                <wp:extent cx="847083" cy="247960"/>
                <wp:effectExtent l="38100" t="57150" r="29845" b="38100"/>
                <wp:wrapNone/>
                <wp:docPr id="292" name="Freeform 292"/>
                <wp:cNvGraphicFramePr/>
                <a:graphic xmlns:a="http://schemas.openxmlformats.org/drawingml/2006/main">
                  <a:graphicData uri="http://schemas.microsoft.com/office/word/2010/wordprocessingShape">
                    <wps:wsp>
                      <wps:cNvSpPr/>
                      <wps:spPr>
                        <a:xfrm>
                          <a:off x="0" y="0"/>
                          <a:ext cx="847083" cy="247960"/>
                        </a:xfrm>
                        <a:custGeom>
                          <a:avLst/>
                          <a:gdLst>
                            <a:gd name="connsiteX0" fmla="*/ 0 w 847083"/>
                            <a:gd name="connsiteY0" fmla="*/ 230002 h 247960"/>
                            <a:gd name="connsiteX1" fmla="*/ 112197 w 847083"/>
                            <a:gd name="connsiteY1" fmla="*/ 39269 h 247960"/>
                            <a:gd name="connsiteX2" fmla="*/ 117807 w 847083"/>
                            <a:gd name="connsiteY2" fmla="*/ 33659 h 247960"/>
                            <a:gd name="connsiteX3" fmla="*/ 201954 w 847083"/>
                            <a:gd name="connsiteY3" fmla="*/ 5610 h 247960"/>
                            <a:gd name="connsiteX4" fmla="*/ 375858 w 847083"/>
                            <a:gd name="connsiteY4" fmla="*/ 0 h 247960"/>
                            <a:gd name="connsiteX5" fmla="*/ 549762 w 847083"/>
                            <a:gd name="connsiteY5" fmla="*/ 16829 h 247960"/>
                            <a:gd name="connsiteX6" fmla="*/ 639519 w 847083"/>
                            <a:gd name="connsiteY6" fmla="*/ 39269 h 247960"/>
                            <a:gd name="connsiteX7" fmla="*/ 712447 w 847083"/>
                            <a:gd name="connsiteY7" fmla="*/ 112196 h 247960"/>
                            <a:gd name="connsiteX8" fmla="*/ 802204 w 847083"/>
                            <a:gd name="connsiteY8" fmla="*/ 190734 h 247960"/>
                            <a:gd name="connsiteX9" fmla="*/ 824643 w 847083"/>
                            <a:gd name="connsiteY9" fmla="*/ 241222 h 247960"/>
                            <a:gd name="connsiteX10" fmla="*/ 847083 w 847083"/>
                            <a:gd name="connsiteY10" fmla="*/ 246832 h 2479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847083" h="247960">
                              <a:moveTo>
                                <a:pt x="0" y="230002"/>
                              </a:moveTo>
                              <a:lnTo>
                                <a:pt x="112197" y="39269"/>
                              </a:lnTo>
                              <a:cubicBezTo>
                                <a:pt x="131831" y="6545"/>
                                <a:pt x="102848" y="39269"/>
                                <a:pt x="117807" y="33659"/>
                              </a:cubicBezTo>
                              <a:cubicBezTo>
                                <a:pt x="132766" y="28049"/>
                                <a:pt x="158946" y="11220"/>
                                <a:pt x="201954" y="5610"/>
                              </a:cubicBezTo>
                              <a:cubicBezTo>
                                <a:pt x="244962" y="0"/>
                                <a:pt x="317890" y="-1870"/>
                                <a:pt x="375858" y="0"/>
                              </a:cubicBezTo>
                              <a:cubicBezTo>
                                <a:pt x="433826" y="1870"/>
                                <a:pt x="505819" y="10284"/>
                                <a:pt x="549762" y="16829"/>
                              </a:cubicBezTo>
                              <a:cubicBezTo>
                                <a:pt x="593706" y="23374"/>
                                <a:pt x="612405" y="23374"/>
                                <a:pt x="639519" y="39269"/>
                              </a:cubicBezTo>
                              <a:cubicBezTo>
                                <a:pt x="666633" y="55164"/>
                                <a:pt x="685333" y="86952"/>
                                <a:pt x="712447" y="112196"/>
                              </a:cubicBezTo>
                              <a:cubicBezTo>
                                <a:pt x="739561" y="137440"/>
                                <a:pt x="783505" y="169230"/>
                                <a:pt x="802204" y="190734"/>
                              </a:cubicBezTo>
                              <a:cubicBezTo>
                                <a:pt x="820903" y="212238"/>
                                <a:pt x="817163" y="231872"/>
                                <a:pt x="824643" y="241222"/>
                              </a:cubicBezTo>
                              <a:cubicBezTo>
                                <a:pt x="832123" y="250572"/>
                                <a:pt x="840538" y="247767"/>
                                <a:pt x="847083" y="246832"/>
                              </a:cubicBezTo>
                            </a:path>
                          </a:pathLst>
                        </a:custGeom>
                        <a:noFill/>
                        <a:ln w="66675" cap="rnd">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619BDC3A" id="Freeform 292" o:spid="_x0000_s1026" style="position:absolute;margin-left:128.55pt;margin-top:19.6pt;width:66.7pt;height:19.5pt;z-index:251713536;visibility:visible;mso-wrap-style:square;mso-wrap-distance-left:9pt;mso-wrap-distance-top:0;mso-wrap-distance-right:9pt;mso-wrap-distance-bottom:0;mso-position-horizontal:absolute;mso-position-horizontal-relative:text;mso-position-vertical:absolute;mso-position-vertical-relative:text;v-text-anchor:middle" coordsize="847083,2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" path="m,230002l112197,39269v19634,-32724,-9349,,5610,-5610c132766,28049,158946,11220,201954,5610,244962,,317890,-1870,375858,v57968,1870,129961,10284,173904,16829c593706,23374,612405,23374,639519,39269v27114,15895,45814,47683,72928,72927c739561,137440,783505,169230,802204,190734v18699,21504,14959,41138,22439,50488c832123,250572,840538,247767,847083,246832e" filled="f" strokecolor="red" strokeweight="5.25pt">
                <v:stroke dashstyle="1 1" endcap="round"/>
                <v:path arrowok="t" o:connecttype="custom" o:connectlocs="0,230002;112197,39269;117807,33659;201954,5610;375858,0;549762,16829;639519,39269;712447,112196;802204,190734;824643,241222;847083,246832" o:connectangles="0,0,0,0,0,0,0,0,0,0,0"/>
              </v:shape>
            </w:pict>
          </mc:Fallback>
        </mc:AlternateContent>
      </w:r>
    </w:p>
    <w:p w14:paraId="6DCD372F" w14:textId="77777777" w:rsidR="00616A3E" w:rsidRPr="00C843C5" w:rsidRDefault="00616A3E" w:rsidP="00616A3E">
      <w:r w:rsidRPr="00C843C5">
        <w:rPr>
          <w:noProof/>
          <w:lang w:eastAsia="en-GB"/>
        </w:rPr>
        <mc:AlternateContent>
          <mc:Choice Requires="wps">
            <w:drawing>
              <wp:anchor distT="0" distB="0" distL="114300" distR="114300" simplePos="0" relativeHeight="251711488" behindDoc="0" locked="0" layoutInCell="1" allowOverlap="1" wp14:anchorId="320A5AEC" wp14:editId="524EE9F2">
                <wp:simplePos x="0" y="0"/>
                <wp:positionH relativeFrom="column">
                  <wp:posOffset>2569210</wp:posOffset>
                </wp:positionH>
                <wp:positionV relativeFrom="paragraph">
                  <wp:posOffset>15875</wp:posOffset>
                </wp:positionV>
                <wp:extent cx="352425" cy="291465"/>
                <wp:effectExtent l="0" t="0" r="28575" b="1333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91465"/>
                        </a:xfrm>
                        <a:prstGeom prst="rect">
                          <a:avLst/>
                        </a:prstGeom>
                        <a:solidFill>
                          <a:srgbClr val="FFFFFF"/>
                        </a:solidFill>
                        <a:ln w="9525">
                          <a:solidFill>
                            <a:srgbClr val="000000"/>
                          </a:solidFill>
                          <a:miter lim="800000"/>
                          <a:headEnd/>
                          <a:tailEnd/>
                        </a:ln>
                      </wps:spPr>
                      <wps:txbx>
                        <w:txbxContent>
                          <w:p w14:paraId="4DC4635E" w14:textId="77777777" w:rsidR="00616A3E" w:rsidRDefault="00616A3E" w:rsidP="00616A3E">
                            <w:r>
                              <w:t>B</w:t>
                            </w:r>
                          </w:p>
                          <w:p w14:paraId="0224DCF3" w14:textId="77777777" w:rsidR="00616A3E" w:rsidRDefault="00616A3E" w:rsidP="00616A3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0A5AEC" id="_x0000_s1038" type="#_x0000_t202" style="position:absolute;margin-left:202.3pt;margin-top:1.25pt;width:27.75pt;height:22.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">
                <v:textbox>
                  <w:txbxContent>
                    <w:p w14:paraId="4DC4635E" w14:textId="77777777" w:rsidR="00616A3E" w:rsidRDefault="00616A3E" w:rsidP="00616A3E">
                      <w:r>
                        <w:t>B</w:t>
                      </w:r>
                    </w:p>
                    <w:p w14:paraId="0224DCF3" w14:textId="77777777" w:rsidR="00616A3E" w:rsidRDefault="00616A3E" w:rsidP="00616A3E">
                      <w:r>
                        <w:t>B</w:t>
                      </w:r>
                    </w:p>
                  </w:txbxContent>
                </v:textbox>
              </v:shape>
            </w:pict>
          </mc:Fallback>
        </mc:AlternateContent>
      </w:r>
      <w:r w:rsidRPr="00C843C5">
        <w:rPr>
          <w:noProof/>
          <w:lang w:eastAsia="en-GB"/>
        </w:rPr>
        <mc:AlternateContent>
          <mc:Choice Requires="wps">
            <w:drawing>
              <wp:anchor distT="0" distB="0" distL="114300" distR="114300" simplePos="0" relativeHeight="251710464" behindDoc="0" locked="0" layoutInCell="1" allowOverlap="1" wp14:anchorId="3871DD6E" wp14:editId="034889C0">
                <wp:simplePos x="0" y="0"/>
                <wp:positionH relativeFrom="column">
                  <wp:posOffset>2444750</wp:posOffset>
                </wp:positionH>
                <wp:positionV relativeFrom="paragraph">
                  <wp:posOffset>132080</wp:posOffset>
                </wp:positionV>
                <wp:extent cx="67310" cy="73025"/>
                <wp:effectExtent l="0" t="0" r="27940" b="22225"/>
                <wp:wrapNone/>
                <wp:docPr id="16" name="Flowchart: Connector 16"/>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AF56E27" id="Flowchart: Connector 16" o:spid="_x0000_s1026" type="#_x0000_t120" style="position:absolute;margin-left:192.5pt;margin-top:10.4pt;width:5.3pt;height:5.7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09440" behindDoc="0" locked="0" layoutInCell="1" allowOverlap="1" wp14:anchorId="10D9347D" wp14:editId="77BF598E">
                <wp:simplePos x="0" y="0"/>
                <wp:positionH relativeFrom="column">
                  <wp:posOffset>1558925</wp:posOffset>
                </wp:positionH>
                <wp:positionV relativeFrom="paragraph">
                  <wp:posOffset>132080</wp:posOffset>
                </wp:positionV>
                <wp:extent cx="67310" cy="73025"/>
                <wp:effectExtent l="0" t="0" r="27940" b="22225"/>
                <wp:wrapNone/>
                <wp:docPr id="17" name="Flowchart: Connector 17"/>
                <wp:cNvGraphicFramePr/>
                <a:graphic xmlns:a="http://schemas.openxmlformats.org/drawingml/2006/main">
                  <a:graphicData uri="http://schemas.microsoft.com/office/word/2010/wordprocessingShape">
                    <wps:wsp>
                      <wps:cNvSpPr/>
                      <wps:spPr>
                        <a:xfrm>
                          <a:off x="0" y="0"/>
                          <a:ext cx="67310" cy="730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BD75268" id="Flowchart: Connector 17" o:spid="_x0000_s1026" type="#_x0000_t120" style="position:absolute;margin-left:122.75pt;margin-top:10.4pt;width:5.3pt;height:5.7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" fillcolor="#4f81bd [3204]" strokecolor="#243f60 [1604]" strokeweight="2pt"/>
            </w:pict>
          </mc:Fallback>
        </mc:AlternateContent>
      </w:r>
      <w:r w:rsidRPr="00C843C5">
        <w:rPr>
          <w:noProof/>
          <w:lang w:eastAsia="en-GB"/>
        </w:rPr>
        <mc:AlternateContent>
          <mc:Choice Requires="wps">
            <w:drawing>
              <wp:anchor distT="0" distB="0" distL="114300" distR="114300" simplePos="0" relativeHeight="251712512" behindDoc="0" locked="0" layoutInCell="1" allowOverlap="1" wp14:anchorId="02DB8BA2" wp14:editId="3B8880AC">
                <wp:simplePos x="0" y="0"/>
                <wp:positionH relativeFrom="column">
                  <wp:posOffset>1070610</wp:posOffset>
                </wp:positionH>
                <wp:positionV relativeFrom="paragraph">
                  <wp:posOffset>13970</wp:posOffset>
                </wp:positionV>
                <wp:extent cx="352425" cy="327660"/>
                <wp:effectExtent l="0" t="0" r="28575" b="152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7660"/>
                        </a:xfrm>
                        <a:prstGeom prst="rect">
                          <a:avLst/>
                        </a:prstGeom>
                        <a:solidFill>
                          <a:srgbClr val="FFFFFF"/>
                        </a:solidFill>
                        <a:ln w="9525">
                          <a:solidFill>
                            <a:srgbClr val="000000"/>
                          </a:solidFill>
                          <a:miter lim="800000"/>
                          <a:headEnd/>
                          <a:tailEnd/>
                        </a:ln>
                      </wps:spPr>
                      <wps:txbx>
                        <w:txbxContent>
                          <w:p w14:paraId="523E452C" w14:textId="77777777" w:rsidR="00616A3E" w:rsidRDefault="00616A3E" w:rsidP="00616A3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DB8BA2" id="_x0000_s1039" type="#_x0000_t202" style="position:absolute;margin-left:84.3pt;margin-top:1.1pt;width:27.75pt;height:25.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">
                <v:textbox>
                  <w:txbxContent>
                    <w:p w14:paraId="523E452C" w14:textId="77777777" w:rsidR="00616A3E" w:rsidRDefault="00616A3E" w:rsidP="00616A3E">
                      <w:r>
                        <w:t>A</w:t>
                      </w:r>
                    </w:p>
                  </w:txbxContent>
                </v:textbox>
              </v:shape>
            </w:pict>
          </mc:Fallback>
        </mc:AlternateContent>
      </w:r>
    </w:p>
    <w:p w14:paraId="74CB0958" w14:textId="77777777" w:rsidR="00616A3E" w:rsidRPr="00C843C5" w:rsidRDefault="00616A3E" w:rsidP="00616A3E"/>
    <w:p w14:paraId="2C327E2A" w14:textId="77777777" w:rsidR="00616A3E" w:rsidRPr="00C843C5" w:rsidRDefault="00616A3E" w:rsidP="00616A3E">
      <w:pPr>
        <w:rPr>
          <w:b/>
          <w:u w:val="single"/>
        </w:rPr>
      </w:pPr>
    </w:p>
    <w:p w14:paraId="281EDB37" w14:textId="77777777" w:rsidR="00616A3E" w:rsidRPr="00C843C5" w:rsidRDefault="00616A3E" w:rsidP="00616A3E">
      <w:r w:rsidRPr="00C843C5">
        <w:t xml:space="preserve">Results of distance meters and positions of landmarks in relation to the origin of the coordinate system should then be able to be exported in a file in a way to enable comparisons with other results (i.e. a horizontal or vertical column) (landmark positions are currently able to be exported  </w:t>
      </w:r>
      <w:r w:rsidRPr="00C843C5">
        <w:rPr>
          <w:i/>
        </w:rPr>
        <w:t>Export-Motion Analysis – Landmark</w:t>
      </w:r>
      <w:r w:rsidRPr="00C843C5">
        <w:t>). (See above EXPORTING LANDMARKS)</w:t>
      </w:r>
    </w:p>
    <w:p w14:paraId="3C03E7AF" w14:textId="77777777" w:rsidR="00616A3E" w:rsidRPr="00C843C5" w:rsidRDefault="00616A3E" w:rsidP="00616A3E">
      <w:pPr>
        <w:spacing w:after="0" w:line="240" w:lineRule="auto"/>
        <w:rPr>
          <w:rFonts w:eastAsia="Times New Roman" w:cs="Arial"/>
          <w:b/>
          <w:color w:val="000000"/>
          <w:lang w:eastAsia="en-GB"/>
        </w:rPr>
      </w:pPr>
      <w:r w:rsidRPr="00C843C5">
        <w:rPr>
          <w:rFonts w:eastAsia="Times New Roman" w:cs="Arial"/>
          <w:b/>
          <w:color w:val="000000"/>
          <w:lang w:eastAsia="en-GB"/>
        </w:rPr>
        <w:t xml:space="preserve">1) All results must be described and how these results should be presented. = OUTPUT data from new operations. </w:t>
      </w:r>
    </w:p>
    <w:p w14:paraId="7CDBF019" w14:textId="77777777" w:rsidR="00616A3E" w:rsidRPr="00C843C5" w:rsidRDefault="00616A3E" w:rsidP="00616A3E">
      <w:pPr>
        <w:spacing w:after="0" w:line="240" w:lineRule="auto"/>
        <w:rPr>
          <w:rFonts w:eastAsia="Times New Roman" w:cs="Arial"/>
          <w:b/>
          <w:color w:val="000000"/>
          <w:lang w:eastAsia="en-GB"/>
        </w:rPr>
      </w:pPr>
    </w:p>
    <w:p w14:paraId="1C96F2E2" w14:textId="77777777" w:rsidR="00616A3E" w:rsidRPr="00C843C5" w:rsidRDefault="00616A3E" w:rsidP="00616A3E">
      <w:pPr>
        <w:spacing w:after="0" w:line="240" w:lineRule="auto"/>
        <w:rPr>
          <w:rFonts w:eastAsia="Times New Roman" w:cs="Arial"/>
          <w:color w:val="000000"/>
          <w:lang w:eastAsia="en-GB"/>
        </w:rPr>
      </w:pPr>
      <w:r w:rsidRPr="00C843C5">
        <w:rPr>
          <w:rFonts w:eastAsia="Times New Roman" w:cs="Arial"/>
          <w:color w:val="000000"/>
          <w:lang w:eastAsia="en-GB"/>
        </w:rPr>
        <w:t xml:space="preserve">There needs to be a series of scripts which make the creation of distances between landmarks and planes more easy.  </w:t>
      </w:r>
    </w:p>
    <w:p w14:paraId="65F08F0F" w14:textId="77777777" w:rsidR="00616A3E" w:rsidRPr="00C843C5" w:rsidRDefault="00616A3E" w:rsidP="00616A3E">
      <w:r w:rsidRPr="00C843C5">
        <w:t xml:space="preserve">Script creation: </w:t>
      </w:r>
    </w:p>
    <w:p w14:paraId="58AD0CD0" w14:textId="77777777" w:rsidR="00616A3E" w:rsidRPr="00C843C5" w:rsidRDefault="00616A3E" w:rsidP="00616A3E">
      <w:r w:rsidRPr="00C843C5">
        <w:rPr>
          <w:b/>
          <w:u w:val="single"/>
        </w:rPr>
        <w:t>2 landmarks</w:t>
      </w:r>
      <w:r w:rsidRPr="00C843C5">
        <w:t xml:space="preserve">,  distance measurement between two landmarks (can currently manually do in </w:t>
      </w:r>
      <w:r w:rsidRPr="00C843C5">
        <w:rPr>
          <w:i/>
        </w:rPr>
        <w:t>Operations – Create – Derive – Meter- mode-point distance</w:t>
      </w:r>
      <w:r w:rsidRPr="00C843C5">
        <w:t xml:space="preserve">) (also derive distance measurement from average of landmarks to landmarks or average of landmarks </w:t>
      </w:r>
      <w:proofErr w:type="spellStart"/>
      <w:r w:rsidRPr="00C843C5">
        <w:t>aswell</w:t>
      </w:r>
      <w:proofErr w:type="spellEnd"/>
      <w:r w:rsidRPr="00C843C5">
        <w:t xml:space="preserve">). (note there is also something in </w:t>
      </w:r>
      <w:r w:rsidRPr="00C843C5">
        <w:rPr>
          <w:i/>
        </w:rPr>
        <w:t>Operations- Measure-2D measure</w:t>
      </w:r>
      <w:r w:rsidRPr="00C843C5">
        <w:t xml:space="preserve"> but it doesn’t work)</w:t>
      </w:r>
    </w:p>
    <w:p w14:paraId="01D163A7" w14:textId="77777777" w:rsidR="00616A3E" w:rsidRPr="00C843C5" w:rsidRDefault="00616A3E" w:rsidP="00616A3E">
      <w:r w:rsidRPr="00C843C5">
        <w:rPr>
          <w:b/>
          <w:u w:val="single"/>
        </w:rPr>
        <w:t>3 landmarks</w:t>
      </w:r>
      <w:r w:rsidRPr="00C843C5">
        <w:t xml:space="preserve">, angle (can currently manually do in </w:t>
      </w:r>
      <w:r w:rsidRPr="00C843C5">
        <w:rPr>
          <w:i/>
        </w:rPr>
        <w:t>Operations – Create – Derive – Meter- mode- line angle</w:t>
      </w:r>
      <w:r w:rsidRPr="00C843C5">
        <w:t xml:space="preserve">, average of two or more landmarks (AB) to another landmark (can currently manually do in </w:t>
      </w:r>
      <w:r w:rsidRPr="00C843C5">
        <w:rPr>
          <w:i/>
        </w:rPr>
        <w:t xml:space="preserve">Operations – Create – Derive – Average landmark </w:t>
      </w:r>
      <w:r w:rsidRPr="00C843C5">
        <w:t>), creation of a plane from three manually defined landmarks</w:t>
      </w:r>
    </w:p>
    <w:p w14:paraId="58E8BA35" w14:textId="77777777" w:rsidR="00616A3E" w:rsidRPr="00C843C5" w:rsidRDefault="00616A3E" w:rsidP="00616A3E">
      <w:r w:rsidRPr="00C843C5">
        <w:rPr>
          <w:b/>
          <w:u w:val="single"/>
        </w:rPr>
        <w:lastRenderedPageBreak/>
        <w:t>More than 3 landmarks</w:t>
      </w:r>
      <w:r w:rsidRPr="00C843C5">
        <w:t>, this is a set of landmarks created to define a surface area (mm and cm) which can be exported.</w:t>
      </w:r>
    </w:p>
    <w:p w14:paraId="733C7A77" w14:textId="77777777" w:rsidR="00616A3E" w:rsidRPr="00C843C5" w:rsidRDefault="00616A3E" w:rsidP="00616A3E">
      <w:r w:rsidRPr="00C843C5">
        <w:rPr>
          <w:b/>
          <w:u w:val="single"/>
        </w:rPr>
        <w:t>2 planes</w:t>
      </w:r>
      <w:r w:rsidRPr="00C843C5">
        <w:rPr>
          <w:u w:val="single"/>
        </w:rPr>
        <w:t>,</w:t>
      </w:r>
      <w:r w:rsidRPr="00C843C5">
        <w:t xml:space="preserve"> creation of an  automatic plane from the plane from  three manually defined landmarks which can be a) perpendicular, b) </w:t>
      </w:r>
      <w:proofErr w:type="spellStart"/>
      <w:r w:rsidRPr="00C843C5">
        <w:t>paralell</w:t>
      </w:r>
      <w:proofErr w:type="spellEnd"/>
      <w:r w:rsidRPr="00C843C5">
        <w:t xml:space="preserve">, c) oblique. Distance should then be able to </w:t>
      </w:r>
      <w:proofErr w:type="spellStart"/>
      <w:r w:rsidRPr="00C843C5">
        <w:t>measured</w:t>
      </w:r>
      <w:proofErr w:type="spellEnd"/>
      <w:r w:rsidRPr="00C843C5">
        <w:t xml:space="preserve"> between two parallel planes</w:t>
      </w:r>
    </w:p>
    <w:p w14:paraId="723317B2" w14:textId="77777777" w:rsidR="00616A3E" w:rsidRPr="00C843C5" w:rsidRDefault="00616A3E" w:rsidP="00616A3E">
      <w:r w:rsidRPr="00C843C5">
        <w:rPr>
          <w:b/>
          <w:u w:val="single"/>
        </w:rPr>
        <w:t xml:space="preserve">1 line, 1 landmark, </w:t>
      </w:r>
      <w:r w:rsidRPr="00C843C5">
        <w:t>perpendicular line from landmark (either on or off the surface) to plane showing distance (distance should be measured)</w:t>
      </w:r>
    </w:p>
    <w:p w14:paraId="2D20FA3B" w14:textId="77777777" w:rsidR="00616A3E" w:rsidRPr="00C843C5" w:rsidRDefault="00616A3E" w:rsidP="00616A3E">
      <w:r w:rsidRPr="00C843C5">
        <w:rPr>
          <w:b/>
          <w:u w:val="single"/>
        </w:rPr>
        <w:t xml:space="preserve">1 plane, 1 landmark, </w:t>
      </w:r>
      <w:r w:rsidRPr="00C843C5">
        <w:t>perpendicular line from landmark (either on or off the surface) to line defined by two landmarks(distance should be measured)</w:t>
      </w:r>
    </w:p>
    <w:p w14:paraId="652C78EE" w14:textId="77777777" w:rsidR="00616A3E" w:rsidRPr="00C843C5" w:rsidRDefault="00616A3E" w:rsidP="00616A3E">
      <w:pPr>
        <w:rPr>
          <w:b/>
          <w:u w:val="single"/>
        </w:rPr>
      </w:pPr>
      <w:r w:rsidRPr="00C843C5">
        <w:rPr>
          <w:b/>
          <w:u w:val="single"/>
        </w:rPr>
        <w:t xml:space="preserve">1 plane, 2 landmarks, </w:t>
      </w:r>
      <w:r w:rsidRPr="00C843C5">
        <w:t xml:space="preserve">Interpolation of landmarks between the two defined landmarks (in set distances, 1mm, 3mm </w:t>
      </w:r>
      <w:proofErr w:type="spellStart"/>
      <w:r w:rsidRPr="00C843C5">
        <w:t>etc</w:t>
      </w:r>
      <w:proofErr w:type="spellEnd"/>
      <w:r w:rsidRPr="00C843C5">
        <w:t>)</w:t>
      </w:r>
      <w:r w:rsidRPr="00C843C5">
        <w:rPr>
          <w:b/>
          <w:u w:val="single"/>
        </w:rPr>
        <w:t xml:space="preserve">. </w:t>
      </w:r>
    </w:p>
    <w:p w14:paraId="762837F2" w14:textId="77777777" w:rsidR="00616A3E" w:rsidRPr="00C843C5" w:rsidRDefault="00616A3E" w:rsidP="00616A3E">
      <w:r w:rsidRPr="00C843C5">
        <w:t xml:space="preserve">XYZ position in relation to origin of the coordinate system. </w:t>
      </w:r>
    </w:p>
    <w:p w14:paraId="7FF737EB" w14:textId="77777777" w:rsidR="00616A3E" w:rsidRPr="00C843C5" w:rsidRDefault="00616A3E" w:rsidP="00616A3E">
      <w:r w:rsidRPr="00C843C5">
        <w:t>Distance in units (um, mm, cm, m)</w:t>
      </w:r>
    </w:p>
    <w:p w14:paraId="4A29400F" w14:textId="77777777" w:rsidR="00616A3E" w:rsidRPr="00C843C5" w:rsidRDefault="00616A3E" w:rsidP="00616A3E">
      <w:r w:rsidRPr="00C843C5">
        <w:t>Angle  (degree, radian)</w:t>
      </w:r>
    </w:p>
    <w:p w14:paraId="2B8B6BDF" w14:textId="77777777" w:rsidR="00616A3E" w:rsidRPr="00C843C5" w:rsidRDefault="00616A3E" w:rsidP="00616A3E">
      <w:r w:rsidRPr="00C843C5">
        <w:t>Volume</w:t>
      </w:r>
    </w:p>
    <w:p w14:paraId="1EB61D7C" w14:textId="77777777" w:rsidR="00616A3E" w:rsidRPr="00C843C5" w:rsidRDefault="00616A3E" w:rsidP="00616A3E">
      <w:r w:rsidRPr="00C843C5">
        <w:t>Surface area (defined by manually defined landmarks)</w:t>
      </w:r>
    </w:p>
    <w:p w14:paraId="4B95DEDC" w14:textId="77777777" w:rsidR="00616A3E" w:rsidRPr="00C843C5" w:rsidRDefault="00616A3E" w:rsidP="00616A3E">
      <w:pPr>
        <w:spacing w:after="0" w:line="240" w:lineRule="auto"/>
        <w:rPr>
          <w:rFonts w:eastAsia="Times New Roman" w:cs="Arial"/>
          <w:b/>
          <w:color w:val="000000"/>
          <w:lang w:eastAsia="en-GB"/>
        </w:rPr>
      </w:pPr>
    </w:p>
    <w:p w14:paraId="61B04E26" w14:textId="77777777" w:rsidR="00616A3E" w:rsidRPr="00C843C5" w:rsidRDefault="00616A3E" w:rsidP="004E335F">
      <w:pPr>
        <w:rPr>
          <w:b/>
        </w:rPr>
      </w:pPr>
    </w:p>
    <w:p w14:paraId="00CABA51" w14:textId="171EED82" w:rsidR="004E335F" w:rsidRPr="00C843C5" w:rsidRDefault="004E335F" w:rsidP="004E335F">
      <w:pPr>
        <w:rPr>
          <w:b/>
          <w:sz w:val="28"/>
          <w:szCs w:val="28"/>
        </w:rPr>
      </w:pPr>
      <w:r w:rsidRPr="00C843C5">
        <w:rPr>
          <w:b/>
          <w:sz w:val="28"/>
          <w:szCs w:val="28"/>
        </w:rPr>
        <w:t xml:space="preserve">3) User interface and user actions required to inject INPUT data into the algorithms </w:t>
      </w:r>
    </w:p>
    <w:p w14:paraId="183D1078" w14:textId="77777777" w:rsidR="00B36F34" w:rsidRPr="00C843C5" w:rsidRDefault="00411014" w:rsidP="00065320">
      <w:pPr>
        <w:jc w:val="both"/>
        <w:rPr>
          <w:rFonts w:cs="Arial"/>
          <w:b/>
          <w:i/>
          <w:sz w:val="36"/>
          <w:szCs w:val="36"/>
          <w:u w:val="single"/>
        </w:rPr>
      </w:pPr>
      <w:proofErr w:type="spellStart"/>
      <w:r w:rsidRPr="00C843C5">
        <w:rPr>
          <w:rFonts w:cs="Arial"/>
          <w:b/>
          <w:i/>
          <w:sz w:val="36"/>
          <w:szCs w:val="36"/>
          <w:u w:val="single"/>
        </w:rPr>
        <w:t>Osteometric</w:t>
      </w:r>
      <w:proofErr w:type="spellEnd"/>
      <w:r w:rsidRPr="00C843C5">
        <w:rPr>
          <w:rFonts w:cs="Arial"/>
          <w:b/>
          <w:i/>
          <w:sz w:val="36"/>
          <w:szCs w:val="36"/>
          <w:u w:val="single"/>
        </w:rPr>
        <w:t xml:space="preserve"> board - </w:t>
      </w:r>
      <w:r w:rsidR="00E5117F" w:rsidRPr="00C843C5">
        <w:rPr>
          <w:rFonts w:cs="Arial"/>
          <w:b/>
          <w:i/>
          <w:sz w:val="36"/>
          <w:szCs w:val="36"/>
          <w:u w:val="single"/>
        </w:rPr>
        <w:t xml:space="preserve">Measures of </w:t>
      </w:r>
      <w:r w:rsidR="00B36F34" w:rsidRPr="00C843C5">
        <w:rPr>
          <w:rFonts w:cs="Arial"/>
          <w:b/>
          <w:i/>
          <w:sz w:val="36"/>
          <w:szCs w:val="36"/>
          <w:u w:val="single"/>
        </w:rPr>
        <w:t xml:space="preserve"> Martin </w:t>
      </w:r>
    </w:p>
    <w:p w14:paraId="6E21399D" w14:textId="77777777" w:rsidR="004E335F" w:rsidRPr="00C843C5" w:rsidRDefault="004E335F" w:rsidP="004E335F">
      <w:pPr>
        <w:spacing w:after="0" w:line="240" w:lineRule="auto"/>
        <w:rPr>
          <w:rFonts w:eastAsia="Times New Roman" w:cs="Arial"/>
          <w:b/>
          <w:color w:val="000000"/>
          <w:sz w:val="28"/>
          <w:szCs w:val="28"/>
          <w:lang w:eastAsia="en-GB"/>
        </w:rPr>
      </w:pPr>
      <w:r w:rsidRPr="00C843C5">
        <w:rPr>
          <w:rFonts w:eastAsia="Times New Roman" w:cs="Arial"/>
          <w:b/>
          <w:color w:val="000000"/>
          <w:sz w:val="28"/>
          <w:szCs w:val="28"/>
          <w:lang w:eastAsia="en-GB"/>
        </w:rPr>
        <w:t>1) All results must be described and how these results should be presented. = OUTPUT data from new operations.</w:t>
      </w:r>
    </w:p>
    <w:p w14:paraId="357FC2F3" w14:textId="77777777" w:rsidR="00504A5A" w:rsidRPr="00C843C5" w:rsidRDefault="00504A5A" w:rsidP="004E335F">
      <w:pPr>
        <w:spacing w:after="0" w:line="240" w:lineRule="auto"/>
        <w:rPr>
          <w:rFonts w:eastAsia="Times New Roman" w:cs="Courier New"/>
          <w:b/>
          <w:color w:val="000000"/>
          <w:lang w:eastAsia="en-GB"/>
        </w:rPr>
      </w:pPr>
    </w:p>
    <w:p w14:paraId="79AD8DFA" w14:textId="77777777" w:rsidR="000B66BF" w:rsidRPr="00C843C5" w:rsidRDefault="00E5117F" w:rsidP="00065320">
      <w:pPr>
        <w:jc w:val="both"/>
        <w:rPr>
          <w:rFonts w:cs="Arial"/>
        </w:rPr>
      </w:pPr>
      <w:r w:rsidRPr="00C843C5">
        <w:rPr>
          <w:rFonts w:cs="Arial"/>
        </w:rPr>
        <w:t xml:space="preserve">Anthropology and </w:t>
      </w:r>
      <w:proofErr w:type="spellStart"/>
      <w:r w:rsidRPr="00C843C5">
        <w:rPr>
          <w:rFonts w:cs="Arial"/>
        </w:rPr>
        <w:t>pal</w:t>
      </w:r>
      <w:r w:rsidR="007D4C98" w:rsidRPr="00C843C5">
        <w:rPr>
          <w:rFonts w:cs="Arial"/>
        </w:rPr>
        <w:t>e</w:t>
      </w:r>
      <w:r w:rsidRPr="00C843C5">
        <w:rPr>
          <w:rFonts w:cs="Arial"/>
        </w:rPr>
        <w:t>oanthropology</w:t>
      </w:r>
      <w:proofErr w:type="spellEnd"/>
      <w:r w:rsidRPr="00C843C5">
        <w:rPr>
          <w:rFonts w:cs="Arial"/>
        </w:rPr>
        <w:t xml:space="preserve"> have focused on measurements on specimens for many years. Measurements are largely used to differentiate between species </w:t>
      </w:r>
      <w:r w:rsidR="003749A3" w:rsidRPr="00C843C5">
        <w:rPr>
          <w:rFonts w:cs="Arial"/>
        </w:rPr>
        <w:t xml:space="preserve">and populations and large databases exist with measurements all taken in the same way. It </w:t>
      </w:r>
      <w:r w:rsidR="00FB588E" w:rsidRPr="00C843C5">
        <w:rPr>
          <w:rFonts w:cs="Arial"/>
        </w:rPr>
        <w:t>would</w:t>
      </w:r>
      <w:r w:rsidR="003749A3" w:rsidRPr="00C843C5">
        <w:rPr>
          <w:rFonts w:cs="Arial"/>
        </w:rPr>
        <w:t xml:space="preserve"> be a very useful tool if measurements can be taken in the same way as previously</w:t>
      </w:r>
      <w:r w:rsidR="009010A8" w:rsidRPr="00C843C5">
        <w:rPr>
          <w:rFonts w:cs="Arial"/>
        </w:rPr>
        <w:t xml:space="preserve"> to allow comparisons between datasets</w:t>
      </w:r>
      <w:r w:rsidR="003749A3" w:rsidRPr="00C843C5">
        <w:rPr>
          <w:rFonts w:cs="Arial"/>
        </w:rPr>
        <w:t xml:space="preserve">. The majority of measurements are taken with a calliper or with an </w:t>
      </w:r>
      <w:proofErr w:type="spellStart"/>
      <w:r w:rsidR="003749A3" w:rsidRPr="00C843C5">
        <w:rPr>
          <w:rFonts w:cs="Arial"/>
        </w:rPr>
        <w:t>osteometric</w:t>
      </w:r>
      <w:proofErr w:type="spellEnd"/>
      <w:r w:rsidR="003749A3" w:rsidRPr="00C843C5">
        <w:rPr>
          <w:rFonts w:cs="Arial"/>
        </w:rPr>
        <w:t xml:space="preserve"> board and follow a guideline produced by Martin </w:t>
      </w:r>
      <w:r w:rsidR="003749A3" w:rsidRPr="00C843C5">
        <w:rPr>
          <w:rFonts w:cs="Arial"/>
        </w:rPr>
        <w:fldChar w:fldCharType="begin"/>
      </w:r>
      <w:r w:rsidR="003749A3" w:rsidRPr="00C843C5">
        <w:rPr>
          <w:rFonts w:cs="Arial"/>
        </w:rPr>
        <w:instrText xml:space="preserve"> ADDIN EN.CITE &lt;EndNote&gt;&lt;Cite ExcludeAuth="1"&gt;&lt;Author&gt;Martin&lt;/Author&gt;&lt;Year&gt;1928&lt;/Year&gt;&lt;RecNum&gt;1250&lt;/RecNum&gt;&lt;DisplayText&gt;(1928)&lt;/DisplayText&gt;&lt;record&gt;&lt;rec-number&gt;1250&lt;/rec-number&gt;&lt;foreign-keys&gt;&lt;key app="EN" db-id="9vetwpsezp9afeezdzl5dp9iswsxx5090f0p" timestamp="1438677214"&gt;1250&lt;/key&gt;&lt;/foreign-keys&gt;&lt;ref-type name="Book"&gt;6&lt;/ref-type&gt;&lt;contributors&gt;&lt;authors&gt;&lt;author&gt;Martin, R.&lt;/author&gt;&lt;/authors&gt;&lt;/contributors&gt;&lt;titles&gt;&lt;title&gt; Lehrbuch der Anthropologie. Vol. 1 (of 3). &lt;/title&gt;&lt;/titles&gt;&lt;dates&gt;&lt;year&gt;1928&lt;/year&gt;&lt;/dates&gt;&lt;publisher&gt;Gustav Fischer, Jena.&lt;/publisher&gt;&lt;urls&gt;&lt;/urls&gt;&lt;/record&gt;&lt;/Cite&gt;&lt;/EndNote&gt;</w:instrText>
      </w:r>
      <w:r w:rsidR="003749A3" w:rsidRPr="00C843C5">
        <w:rPr>
          <w:rFonts w:cs="Arial"/>
        </w:rPr>
        <w:fldChar w:fldCharType="separate"/>
      </w:r>
      <w:r w:rsidR="003749A3" w:rsidRPr="00C843C5">
        <w:rPr>
          <w:rFonts w:cs="Arial"/>
          <w:noProof/>
        </w:rPr>
        <w:t>(1928)</w:t>
      </w:r>
      <w:r w:rsidR="003749A3" w:rsidRPr="00C843C5">
        <w:rPr>
          <w:rFonts w:cs="Arial"/>
        </w:rPr>
        <w:fldChar w:fldCharType="end"/>
      </w:r>
      <w:r w:rsidR="003749A3" w:rsidRPr="00C843C5">
        <w:rPr>
          <w:rFonts w:cs="Arial"/>
        </w:rPr>
        <w:t xml:space="preserve"> (Original in German)</w:t>
      </w:r>
      <w:r w:rsidR="007D4C98" w:rsidRPr="00C843C5">
        <w:rPr>
          <w:rFonts w:cs="Arial"/>
        </w:rPr>
        <w:t xml:space="preserve">.  </w:t>
      </w:r>
      <w:r w:rsidR="000B66BF" w:rsidRPr="00C843C5">
        <w:rPr>
          <w:rFonts w:cs="Arial"/>
        </w:rPr>
        <w:t>T</w:t>
      </w:r>
      <w:r w:rsidR="006C7491" w:rsidRPr="00C843C5">
        <w:rPr>
          <w:rFonts w:cs="Arial"/>
        </w:rPr>
        <w:t>he two papers described above</w:t>
      </w:r>
      <w:r w:rsidR="000B66BF" w:rsidRPr="00C843C5">
        <w:rPr>
          <w:rFonts w:cs="Arial"/>
        </w:rPr>
        <w:t xml:space="preserve"> detail how they devised a virtual </w:t>
      </w:r>
      <w:proofErr w:type="spellStart"/>
      <w:r w:rsidR="000B66BF" w:rsidRPr="00C843C5">
        <w:rPr>
          <w:rFonts w:cs="Arial"/>
        </w:rPr>
        <w:t>osteometric</w:t>
      </w:r>
      <w:proofErr w:type="spellEnd"/>
      <w:r w:rsidR="000B66BF" w:rsidRPr="00C843C5">
        <w:rPr>
          <w:rFonts w:cs="Arial"/>
        </w:rPr>
        <w:t xml:space="preserve"> table</w:t>
      </w:r>
      <w:r w:rsidR="00826D58" w:rsidRPr="00C843C5">
        <w:rPr>
          <w:rFonts w:cs="Arial"/>
        </w:rPr>
        <w:t xml:space="preserve"> </w:t>
      </w:r>
      <w:r w:rsidR="00826D58" w:rsidRPr="00C843C5">
        <w:rPr>
          <w:rFonts w:cs="Arial"/>
        </w:rPr>
        <w:fldChar w:fldCharType="begin">
          <w:fldData xml:space="preserve">PEVuZE5vdGU+PENpdGU+PEF1dGhvcj5MZWU8L0F1dGhvcj48WWVhcj4yMDE3PC9ZZWFyPjxSZWNO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==
</w:fldData>
        </w:fldChar>
      </w:r>
      <w:r w:rsidR="00826D58" w:rsidRPr="00C843C5">
        <w:rPr>
          <w:rFonts w:cs="Arial"/>
        </w:rPr>
        <w:instrText xml:space="preserve"> ADDIN EN.CITE </w:instrText>
      </w:r>
      <w:r w:rsidR="00826D58" w:rsidRPr="00C843C5">
        <w:rPr>
          <w:rFonts w:cs="Arial"/>
        </w:rPr>
        <w:fldChar w:fldCharType="begin">
          <w:fldData xml:space="preserve">PEVuZE5vdGU+PENpdGU+PEF1dGhvcj5MZWU8L0F1dGhvcj48WWVhcj4yMDE3PC9ZZWFyPjxSZWNO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==
</w:fldData>
        </w:fldChar>
      </w:r>
      <w:r w:rsidR="00826D58" w:rsidRPr="00C843C5">
        <w:rPr>
          <w:rFonts w:cs="Arial"/>
        </w:rPr>
        <w:instrText xml:space="preserve"> ADDIN EN.CITE.DATA </w:instrText>
      </w:r>
      <w:r w:rsidR="00826D58" w:rsidRPr="00C843C5">
        <w:rPr>
          <w:rFonts w:cs="Arial"/>
        </w:rPr>
      </w:r>
      <w:r w:rsidR="00826D58" w:rsidRPr="00C843C5">
        <w:rPr>
          <w:rFonts w:cs="Arial"/>
        </w:rPr>
        <w:fldChar w:fldCharType="end"/>
      </w:r>
      <w:r w:rsidR="00826D58" w:rsidRPr="00C843C5">
        <w:rPr>
          <w:rFonts w:cs="Arial"/>
        </w:rPr>
      </w:r>
      <w:r w:rsidR="00826D58" w:rsidRPr="00C843C5">
        <w:rPr>
          <w:rFonts w:cs="Arial"/>
        </w:rPr>
        <w:fldChar w:fldCharType="separate"/>
      </w:r>
      <w:r w:rsidR="00826D58" w:rsidRPr="00C843C5">
        <w:rPr>
          <w:rFonts w:cs="Arial"/>
          <w:noProof/>
        </w:rPr>
        <w:t>(Lee et al., 2017; Reynolds et al., 2017)</w:t>
      </w:r>
      <w:r w:rsidR="00826D58" w:rsidRPr="00C843C5">
        <w:rPr>
          <w:rFonts w:cs="Arial"/>
        </w:rPr>
        <w:fldChar w:fldCharType="end"/>
      </w:r>
      <w:r w:rsidR="000B66BF" w:rsidRPr="00C843C5">
        <w:rPr>
          <w:rFonts w:cs="Arial"/>
        </w:rPr>
        <w:t>.</w:t>
      </w:r>
      <w:r w:rsidR="006C14E2" w:rsidRPr="00C843C5">
        <w:rPr>
          <w:rFonts w:cs="Arial"/>
        </w:rPr>
        <w:t xml:space="preserve"> </w:t>
      </w:r>
      <w:r w:rsidR="00FB588E" w:rsidRPr="00C843C5">
        <w:rPr>
          <w:rFonts w:cs="Arial"/>
        </w:rPr>
        <w:t xml:space="preserve">The way they devised this table is described below. </w:t>
      </w:r>
    </w:p>
    <w:p w14:paraId="122CAD7A" w14:textId="77777777" w:rsidR="00913F0C" w:rsidRPr="00C843C5" w:rsidRDefault="007D4C98" w:rsidP="00913F0C">
      <w:pPr>
        <w:jc w:val="both"/>
        <w:rPr>
          <w:rFonts w:cs="Arial"/>
        </w:rPr>
      </w:pPr>
      <w:r w:rsidRPr="00C843C5">
        <w:rPr>
          <w:rFonts w:cs="Arial"/>
        </w:rPr>
        <w:t>Reynolds et al. (2017) created a protocol  for conducting linear measurements of postcranial skeletal elements using three-dimensional (3D) models from CT scans in ‘</w:t>
      </w:r>
      <w:proofErr w:type="spellStart"/>
      <w:r w:rsidRPr="00C843C5">
        <w:rPr>
          <w:rFonts w:cs="Arial"/>
        </w:rPr>
        <w:t>Geomagic</w:t>
      </w:r>
      <w:proofErr w:type="spellEnd"/>
      <w:r w:rsidRPr="00C843C5">
        <w:rPr>
          <w:rFonts w:cs="Arial"/>
        </w:rPr>
        <w:t xml:space="preserve"> Design X’.  A posterior base plane was generated using three manually placed points on the posterior part of the bone (3 </w:t>
      </w:r>
      <w:r w:rsidRPr="00C843C5">
        <w:rPr>
          <w:rFonts w:cs="Arial"/>
        </w:rPr>
        <w:lastRenderedPageBreak/>
        <w:t xml:space="preserve">landmarks: medial and lateral condyle and posterior part of greater trochanter). An external contour of the distal bone and tangent vector were obtained from these landmarks and then a rotational plane was generated (perpendicular to the base plane). The proximal boundary  of the femoral head was used to define other plane.  There is an automated placement of extreme position planes in </w:t>
      </w:r>
      <w:proofErr w:type="spellStart"/>
      <w:r w:rsidRPr="00C843C5">
        <w:rPr>
          <w:rFonts w:cs="Arial"/>
        </w:rPr>
        <w:t>Geomagic</w:t>
      </w:r>
      <w:proofErr w:type="spellEnd"/>
      <w:r w:rsidRPr="00C843C5">
        <w:rPr>
          <w:rFonts w:cs="Arial"/>
        </w:rPr>
        <w:t xml:space="preserve"> Design X.</w:t>
      </w:r>
      <w:r w:rsidR="00913F0C" w:rsidRPr="00C843C5">
        <w:rPr>
          <w:rFonts w:cs="Arial"/>
        </w:rPr>
        <w:t xml:space="preserve">  Reynolds (2017) stated that alterative software to </w:t>
      </w:r>
      <w:proofErr w:type="spellStart"/>
      <w:r w:rsidR="00913F0C" w:rsidRPr="00C843C5">
        <w:rPr>
          <w:rFonts w:cs="Arial"/>
        </w:rPr>
        <w:t>Geomagic</w:t>
      </w:r>
      <w:proofErr w:type="spellEnd"/>
      <w:r w:rsidR="00913F0C" w:rsidRPr="00C843C5">
        <w:rPr>
          <w:rFonts w:cs="Arial"/>
        </w:rPr>
        <w:t xml:space="preserve"> could do some steps (Reynolds quotes lhpFusionBox</w:t>
      </w:r>
      <w:r w:rsidR="00947C30" w:rsidRPr="00C843C5">
        <w:rPr>
          <w:rFonts w:cs="Arial"/>
        </w:rPr>
        <w:t xml:space="preserve"> as one of these </w:t>
      </w:r>
      <w:proofErr w:type="spellStart"/>
      <w:r w:rsidR="00947C30" w:rsidRPr="00C843C5">
        <w:rPr>
          <w:rFonts w:cs="Arial"/>
        </w:rPr>
        <w:t>softwares</w:t>
      </w:r>
      <w:proofErr w:type="spellEnd"/>
      <w:r w:rsidR="00913F0C" w:rsidRPr="00C843C5">
        <w:rPr>
          <w:rFonts w:cs="Arial"/>
        </w:rPr>
        <w:t>)</w:t>
      </w:r>
      <w:r w:rsidR="006C7491" w:rsidRPr="00C843C5">
        <w:rPr>
          <w:rFonts w:cs="Arial"/>
        </w:rPr>
        <w:t xml:space="preserve">. </w:t>
      </w:r>
    </w:p>
    <w:p w14:paraId="5707EC53" w14:textId="77777777" w:rsidR="00E21E71" w:rsidRPr="00C843C5" w:rsidRDefault="006C7491" w:rsidP="00E21E71">
      <w:pPr>
        <w:jc w:val="both"/>
        <w:rPr>
          <w:rFonts w:cs="Arial"/>
        </w:rPr>
      </w:pPr>
      <w:proofErr w:type="spellStart"/>
      <w:r w:rsidRPr="00C843C5">
        <w:rPr>
          <w:rFonts w:cs="Arial"/>
        </w:rPr>
        <w:t>Sookyoung</w:t>
      </w:r>
      <w:proofErr w:type="spellEnd"/>
      <w:r w:rsidRPr="00C843C5">
        <w:rPr>
          <w:rFonts w:cs="Arial"/>
        </w:rPr>
        <w:t xml:space="preserve"> et al. (2017) </w:t>
      </w:r>
      <w:r w:rsidR="00B27356" w:rsidRPr="00C843C5">
        <w:rPr>
          <w:rFonts w:cs="Arial"/>
        </w:rPr>
        <w:t xml:space="preserve">analysed femora by placing them on </w:t>
      </w:r>
      <w:r w:rsidRPr="00C843C5">
        <w:rPr>
          <w:rFonts w:cs="Arial"/>
        </w:rPr>
        <w:t xml:space="preserve">an object on </w:t>
      </w:r>
      <w:r w:rsidR="00B27356" w:rsidRPr="00C843C5">
        <w:rPr>
          <w:rFonts w:cs="Arial"/>
        </w:rPr>
        <w:t xml:space="preserve">a </w:t>
      </w:r>
      <w:r w:rsidRPr="00C843C5">
        <w:rPr>
          <w:rFonts w:cs="Arial"/>
        </w:rPr>
        <w:t>horizontal coronal plane in MIMICS (</w:t>
      </w:r>
      <w:r w:rsidR="00B27356" w:rsidRPr="00C843C5">
        <w:rPr>
          <w:rFonts w:cs="Arial"/>
        </w:rPr>
        <w:t xml:space="preserve">then </w:t>
      </w:r>
      <w:r w:rsidRPr="00C843C5">
        <w:rPr>
          <w:rFonts w:cs="Arial"/>
        </w:rPr>
        <w:t xml:space="preserve">confirmed </w:t>
      </w:r>
      <w:r w:rsidR="00B27356" w:rsidRPr="00C843C5">
        <w:rPr>
          <w:rFonts w:cs="Arial"/>
        </w:rPr>
        <w:t xml:space="preserve">the object was on the plane by </w:t>
      </w:r>
      <w:r w:rsidRPr="00C843C5">
        <w:rPr>
          <w:rFonts w:cs="Arial"/>
        </w:rPr>
        <w:t>checking the three lowest points of the femur were on that plane</w:t>
      </w:r>
      <w:r w:rsidR="00B27356" w:rsidRPr="00C843C5">
        <w:rPr>
          <w:rFonts w:cs="Arial"/>
        </w:rPr>
        <w:t>)</w:t>
      </w:r>
      <w:r w:rsidRPr="00C843C5">
        <w:rPr>
          <w:rFonts w:cs="Arial"/>
        </w:rPr>
        <w:t>.</w:t>
      </w:r>
      <w:r w:rsidR="00B27356" w:rsidRPr="00C843C5">
        <w:rPr>
          <w:rFonts w:cs="Arial"/>
        </w:rPr>
        <w:t xml:space="preserve"> They then created a centre line in the same software and this was pro</w:t>
      </w:r>
      <w:r w:rsidR="00E21E71" w:rsidRPr="00C843C5">
        <w:rPr>
          <w:rFonts w:cs="Arial"/>
        </w:rPr>
        <w:t xml:space="preserve">jected on the horizontal plane. </w:t>
      </w:r>
      <w:r w:rsidR="00B27356" w:rsidRPr="00C843C5">
        <w:rPr>
          <w:rFonts w:cs="Arial"/>
        </w:rPr>
        <w:t xml:space="preserve">Two additional planes (vertical axial planes) were added that were perpendicular to the projected centre line and to the horizontal coronal plane. The vertical planes were added by locating the most proximal and distal </w:t>
      </w:r>
      <w:r w:rsidR="00215881" w:rsidRPr="00C843C5">
        <w:rPr>
          <w:rFonts w:cs="Arial"/>
        </w:rPr>
        <w:t xml:space="preserve">points of the femur </w:t>
      </w:r>
      <w:proofErr w:type="spellStart"/>
      <w:r w:rsidR="00215881" w:rsidRPr="00C843C5">
        <w:rPr>
          <w:rFonts w:cs="Arial"/>
        </w:rPr>
        <w:t>uinsg</w:t>
      </w:r>
      <w:proofErr w:type="spellEnd"/>
      <w:r w:rsidR="00215881" w:rsidRPr="00C843C5">
        <w:rPr>
          <w:rFonts w:cs="Arial"/>
        </w:rPr>
        <w:t xml:space="preserve"> ‘Create datum plane’ and ‘create extreme analysis’ functions in MIMICS. Maximum length of femur was then analysed by looking at distance between vertical axial planes</w:t>
      </w:r>
    </w:p>
    <w:p w14:paraId="6601FF2C" w14:textId="17421632" w:rsidR="00536D1E" w:rsidRPr="00C843C5" w:rsidRDefault="00913F0C" w:rsidP="00536D1E">
      <w:pPr>
        <w:jc w:val="both"/>
        <w:rPr>
          <w:rFonts w:cs="Arial"/>
        </w:rPr>
      </w:pPr>
      <w:r w:rsidRPr="00C843C5">
        <w:rPr>
          <w:rFonts w:cs="Arial"/>
        </w:rPr>
        <w:t xml:space="preserve">LhpFusionBox can currently create planes in lhpFusionBox </w:t>
      </w:r>
      <w:r w:rsidRPr="00C843C5">
        <w:rPr>
          <w:rFonts w:cs="Arial"/>
          <w:i/>
        </w:rPr>
        <w:t xml:space="preserve">Options – Create – New – Parametric Surface, </w:t>
      </w:r>
      <w:r w:rsidRPr="00C843C5">
        <w:rPr>
          <w:rFonts w:cs="Arial"/>
        </w:rPr>
        <w:t xml:space="preserve"> as well as other parametric objects but they are </w:t>
      </w:r>
      <w:r w:rsidR="00E045B6" w:rsidRPr="00C843C5">
        <w:rPr>
          <w:rFonts w:cs="Arial"/>
        </w:rPr>
        <w:t>not stable</w:t>
      </w:r>
      <w:r w:rsidRPr="00C843C5">
        <w:rPr>
          <w:rFonts w:cs="Arial"/>
        </w:rPr>
        <w:t xml:space="preserve">.  </w:t>
      </w:r>
      <w:r w:rsidR="00947C30" w:rsidRPr="00C843C5">
        <w:rPr>
          <w:rFonts w:cs="Arial"/>
        </w:rPr>
        <w:t>A way needs to be found to define the external boundaries of the bone</w:t>
      </w:r>
      <w:r w:rsidR="00EA59C5" w:rsidRPr="00C843C5">
        <w:rPr>
          <w:rFonts w:cs="Arial"/>
        </w:rPr>
        <w:t xml:space="preserve"> with planes</w:t>
      </w:r>
      <w:r w:rsidR="00947C30" w:rsidRPr="00C843C5">
        <w:rPr>
          <w:rFonts w:cs="Arial"/>
        </w:rPr>
        <w:t xml:space="preserve">.  </w:t>
      </w:r>
      <w:r w:rsidR="006C7491" w:rsidRPr="00C843C5">
        <w:rPr>
          <w:rFonts w:cs="Arial"/>
        </w:rPr>
        <w:t>Could</w:t>
      </w:r>
      <w:r w:rsidR="00947C30" w:rsidRPr="00C843C5">
        <w:rPr>
          <w:rFonts w:cs="Arial"/>
        </w:rPr>
        <w:t xml:space="preserve"> lhpFusionBox recognise extreme positions of a bone or surface outline?</w:t>
      </w:r>
      <w:r w:rsidR="00043CA4" w:rsidRPr="00C843C5">
        <w:rPr>
          <w:rFonts w:cs="Arial"/>
        </w:rPr>
        <w:t xml:space="preserve"> </w:t>
      </w:r>
      <w:r w:rsidR="00411014" w:rsidRPr="00C843C5">
        <w:rPr>
          <w:rFonts w:cs="Arial"/>
        </w:rPr>
        <w:t xml:space="preserve">Is this the boundary box? </w:t>
      </w:r>
      <w:r w:rsidR="00947C30" w:rsidRPr="00C843C5">
        <w:rPr>
          <w:rFonts w:cs="Arial"/>
        </w:rPr>
        <w:t>This is similar to the method in Reynolds et al. (2017)</w:t>
      </w:r>
      <w:r w:rsidR="00043CA4" w:rsidRPr="00C843C5">
        <w:rPr>
          <w:rFonts w:cs="Arial"/>
        </w:rPr>
        <w:t xml:space="preserve"> that the boundaries of the object were able to be recognised</w:t>
      </w:r>
      <w:r w:rsidR="00947C30" w:rsidRPr="00C843C5">
        <w:rPr>
          <w:rFonts w:cs="Arial"/>
        </w:rPr>
        <w:t xml:space="preserve">. </w:t>
      </w:r>
      <w:r w:rsidR="00536D1E" w:rsidRPr="00C843C5">
        <w:rPr>
          <w:rFonts w:cs="Arial"/>
        </w:rPr>
        <w:t xml:space="preserve"> </w:t>
      </w:r>
    </w:p>
    <w:p w14:paraId="75A71EB6" w14:textId="77777777" w:rsidR="00947C30" w:rsidRPr="00C843C5" w:rsidRDefault="00947C30" w:rsidP="00947C30">
      <w:pPr>
        <w:jc w:val="both"/>
        <w:rPr>
          <w:rFonts w:cs="Arial"/>
        </w:rPr>
      </w:pPr>
      <w:r w:rsidRPr="00C843C5">
        <w:rPr>
          <w:rFonts w:cs="Arial"/>
        </w:rPr>
        <w:t>Once a virtual geometric board was created, Re</w:t>
      </w:r>
      <w:r w:rsidR="00BE7C91" w:rsidRPr="00C843C5">
        <w:rPr>
          <w:rFonts w:cs="Arial"/>
        </w:rPr>
        <w:t xml:space="preserve">ynolds et al. (2017) also used </w:t>
      </w:r>
      <w:proofErr w:type="spellStart"/>
      <w:r w:rsidR="00BE7C91" w:rsidRPr="00C843C5">
        <w:rPr>
          <w:rFonts w:cs="Arial"/>
        </w:rPr>
        <w:t>G</w:t>
      </w:r>
      <w:r w:rsidRPr="00C843C5">
        <w:rPr>
          <w:rFonts w:cs="Arial"/>
        </w:rPr>
        <w:t>eomagic</w:t>
      </w:r>
      <w:proofErr w:type="spellEnd"/>
      <w:r w:rsidRPr="00C843C5">
        <w:rPr>
          <w:rFonts w:cs="Arial"/>
        </w:rPr>
        <w:t xml:space="preserve"> to cut bones. This is similar to Victor’s cutting planes. This would enable AP and ML diameters of the diaphysis shaft to be taken (which is v. useful in anthropology)</w:t>
      </w:r>
    </w:p>
    <w:p w14:paraId="27522341" w14:textId="77777777" w:rsidR="006C7491" w:rsidRPr="00C843C5" w:rsidRDefault="00947C30" w:rsidP="006C7491">
      <w:pPr>
        <w:jc w:val="both"/>
        <w:rPr>
          <w:rFonts w:cs="Arial"/>
        </w:rPr>
      </w:pPr>
      <w:r w:rsidRPr="00C843C5">
        <w:rPr>
          <w:rFonts w:cs="Arial"/>
        </w:rPr>
        <w:t xml:space="preserve">The virtual </w:t>
      </w:r>
      <w:proofErr w:type="spellStart"/>
      <w:r w:rsidRPr="00C843C5">
        <w:rPr>
          <w:rFonts w:cs="Arial"/>
        </w:rPr>
        <w:t>osteometric</w:t>
      </w:r>
      <w:proofErr w:type="spellEnd"/>
      <w:r w:rsidRPr="00C843C5">
        <w:rPr>
          <w:rFonts w:cs="Arial"/>
        </w:rPr>
        <w:t xml:space="preserve"> board should </w:t>
      </w:r>
      <w:r w:rsidR="006C7491" w:rsidRPr="00C843C5">
        <w:rPr>
          <w:rFonts w:cs="Arial"/>
        </w:rPr>
        <w:t xml:space="preserve">therefore </w:t>
      </w:r>
      <w:r w:rsidRPr="00C843C5">
        <w:rPr>
          <w:rFonts w:cs="Arial"/>
        </w:rPr>
        <w:t>have planes that are parallel or perpendicular to each other otherwise it won’t work.</w:t>
      </w:r>
      <w:r w:rsidR="007B0DDC" w:rsidRPr="00C843C5">
        <w:rPr>
          <w:rFonts w:cs="Arial"/>
        </w:rPr>
        <w:t xml:space="preserve"> It would be most advantageous to create a best fit box (with edges that are moveable).</w:t>
      </w:r>
      <w:r w:rsidR="002115CD" w:rsidRPr="00C843C5">
        <w:rPr>
          <w:rFonts w:cs="Arial"/>
        </w:rPr>
        <w:t xml:space="preserve">  The best way could possibly be </w:t>
      </w:r>
      <w:r w:rsidR="006C7491" w:rsidRPr="00C843C5">
        <w:rPr>
          <w:rFonts w:cs="Arial"/>
        </w:rPr>
        <w:t xml:space="preserve">to create one plane manually and then </w:t>
      </w:r>
      <w:r w:rsidR="002115CD" w:rsidRPr="00C843C5">
        <w:rPr>
          <w:rFonts w:cs="Arial"/>
        </w:rPr>
        <w:t xml:space="preserve">to </w:t>
      </w:r>
      <w:r w:rsidR="006C7491" w:rsidRPr="00C843C5">
        <w:rPr>
          <w:rFonts w:cs="Arial"/>
        </w:rPr>
        <w:t>create extreme reference planes</w:t>
      </w:r>
      <w:r w:rsidR="002115CD" w:rsidRPr="00C843C5">
        <w:rPr>
          <w:rFonts w:cs="Arial"/>
        </w:rPr>
        <w:t xml:space="preserve"> automatically</w:t>
      </w:r>
      <w:r w:rsidR="006C7491" w:rsidRPr="00C843C5">
        <w:rPr>
          <w:rFonts w:cs="Arial"/>
        </w:rPr>
        <w:t>.  Automated plane to plane measurements (midshaft, length) should then be taken (these measurements should also be easily moveable</w:t>
      </w:r>
      <w:r w:rsidR="00536D1E" w:rsidRPr="00C843C5">
        <w:rPr>
          <w:rFonts w:cs="Arial"/>
        </w:rPr>
        <w:t xml:space="preserve"> – </w:t>
      </w:r>
      <w:proofErr w:type="spellStart"/>
      <w:r w:rsidR="00536D1E" w:rsidRPr="00C843C5">
        <w:rPr>
          <w:rFonts w:cs="Arial"/>
        </w:rPr>
        <w:t>i.e</w:t>
      </w:r>
      <w:proofErr w:type="spellEnd"/>
      <w:r w:rsidR="00536D1E" w:rsidRPr="00C843C5">
        <w:rPr>
          <w:rFonts w:cs="Arial"/>
        </w:rPr>
        <w:t xml:space="preserve"> so that maximum condylar length can be easily taken on the femur for example</w:t>
      </w:r>
      <w:r w:rsidR="006C7491" w:rsidRPr="00C843C5">
        <w:rPr>
          <w:rFonts w:cs="Arial"/>
        </w:rPr>
        <w:t xml:space="preserve">). </w:t>
      </w:r>
      <w:r w:rsidR="00043CA4" w:rsidRPr="00C843C5">
        <w:rPr>
          <w:rFonts w:cs="Arial"/>
        </w:rPr>
        <w:t>It may be useful to define where the bottom plane is placed manually to ensure that the planes were placed in a good position. Standardised ALs</w:t>
      </w:r>
      <w:r w:rsidR="00EA59C5" w:rsidRPr="00C843C5">
        <w:rPr>
          <w:rFonts w:cs="Arial"/>
        </w:rPr>
        <w:t xml:space="preserve"> are</w:t>
      </w:r>
      <w:r w:rsidR="00043CA4" w:rsidRPr="00C843C5">
        <w:rPr>
          <w:rFonts w:cs="Arial"/>
        </w:rPr>
        <w:t xml:space="preserve"> used to create anatomical reference planes – could these ARFs be used to define where the plane is placed with the planes being placed on the extremes of the bone.</w:t>
      </w:r>
      <w:r w:rsidR="008714DC" w:rsidRPr="00C843C5">
        <w:rPr>
          <w:rFonts w:cs="Arial"/>
        </w:rPr>
        <w:t xml:space="preserve"> This may be complicated as the pelvis has four ALs for the reference plane whilst the femur has three. </w:t>
      </w:r>
      <w:r w:rsidR="00043CA4" w:rsidRPr="00C843C5">
        <w:rPr>
          <w:rFonts w:cs="Arial"/>
        </w:rPr>
        <w:t xml:space="preserve"> </w:t>
      </w:r>
    </w:p>
    <w:p w14:paraId="151F4743" w14:textId="7EA2ED7E" w:rsidR="007B0DDC" w:rsidRPr="00C843C5" w:rsidRDefault="008F398A" w:rsidP="007B0DDC">
      <w:pPr>
        <w:jc w:val="both"/>
        <w:rPr>
          <w:rFonts w:cs="Arial"/>
        </w:rPr>
      </w:pPr>
      <w:r w:rsidRPr="00C843C5">
        <w:rPr>
          <w:rFonts w:cs="Arial"/>
        </w:rPr>
        <w:t>M</w:t>
      </w:r>
      <w:r w:rsidR="009010A8" w:rsidRPr="00C843C5">
        <w:rPr>
          <w:rFonts w:cs="Arial"/>
        </w:rPr>
        <w:t>easureme</w:t>
      </w:r>
      <w:r w:rsidRPr="00C843C5">
        <w:rPr>
          <w:rFonts w:cs="Arial"/>
        </w:rPr>
        <w:t>n</w:t>
      </w:r>
      <w:r w:rsidR="009010A8" w:rsidRPr="00C843C5">
        <w:rPr>
          <w:rFonts w:cs="Arial"/>
        </w:rPr>
        <w:t>t</w:t>
      </w:r>
      <w:r w:rsidRPr="00C843C5">
        <w:rPr>
          <w:rFonts w:cs="Arial"/>
        </w:rPr>
        <w:t xml:space="preserve">s should be easy to take between planes. I.e. should be able to click on a plane and then do a second click on the other </w:t>
      </w:r>
      <w:r w:rsidR="00AC0B94">
        <w:rPr>
          <w:rFonts w:cs="Arial"/>
        </w:rPr>
        <w:t>side of the plane.</w:t>
      </w:r>
    </w:p>
    <w:p w14:paraId="6BFD963A" w14:textId="4D67AB6F" w:rsidR="003A5802" w:rsidRPr="00C843C5" w:rsidRDefault="00E045B6" w:rsidP="00FB588E">
      <w:pPr>
        <w:jc w:val="both"/>
        <w:rPr>
          <w:rFonts w:cs="Arial"/>
        </w:rPr>
      </w:pPr>
      <w:r w:rsidRPr="00C843C5">
        <w:rPr>
          <w:rFonts w:cs="Arial"/>
        </w:rPr>
        <w:t>A</w:t>
      </w:r>
      <w:r w:rsidR="00FB588E" w:rsidRPr="00C843C5">
        <w:rPr>
          <w:rFonts w:cs="Arial"/>
        </w:rPr>
        <w:t xml:space="preserve">. </w:t>
      </w:r>
      <w:r w:rsidR="002115CD" w:rsidRPr="00C843C5">
        <w:rPr>
          <w:rFonts w:cs="Arial"/>
        </w:rPr>
        <w:t xml:space="preserve">Define the best way to make a virtual </w:t>
      </w:r>
      <w:proofErr w:type="spellStart"/>
      <w:r w:rsidR="002115CD" w:rsidRPr="00C843C5">
        <w:rPr>
          <w:rFonts w:cs="Arial"/>
        </w:rPr>
        <w:t>osteometric</w:t>
      </w:r>
      <w:proofErr w:type="spellEnd"/>
      <w:r w:rsidR="002115CD" w:rsidRPr="00C843C5">
        <w:rPr>
          <w:rFonts w:cs="Arial"/>
        </w:rPr>
        <w:t xml:space="preserve"> board. This should be done so that </w:t>
      </w:r>
      <w:r w:rsidR="00913F0C" w:rsidRPr="00C843C5">
        <w:rPr>
          <w:rFonts w:cs="Arial"/>
        </w:rPr>
        <w:t xml:space="preserve">planes </w:t>
      </w:r>
      <w:r w:rsidR="002115CD" w:rsidRPr="00C843C5">
        <w:rPr>
          <w:rFonts w:cs="Arial"/>
        </w:rPr>
        <w:t xml:space="preserve">can be </w:t>
      </w:r>
      <w:r w:rsidR="003A5802" w:rsidRPr="00C843C5">
        <w:rPr>
          <w:rFonts w:cs="Arial"/>
        </w:rPr>
        <w:t xml:space="preserve">created and </w:t>
      </w:r>
      <w:r w:rsidR="002115CD" w:rsidRPr="00C843C5">
        <w:rPr>
          <w:rFonts w:cs="Arial"/>
        </w:rPr>
        <w:t>placed that are</w:t>
      </w:r>
      <w:r w:rsidR="00913F0C" w:rsidRPr="00C843C5">
        <w:rPr>
          <w:rFonts w:cs="Arial"/>
        </w:rPr>
        <w:t xml:space="preserve"> parallel or perpendicular to each other</w:t>
      </w:r>
      <w:r w:rsidR="00FB588E" w:rsidRPr="00C843C5">
        <w:rPr>
          <w:rFonts w:cs="Arial"/>
        </w:rPr>
        <w:t xml:space="preserve">. </w:t>
      </w:r>
      <w:r w:rsidR="00A23DB4" w:rsidRPr="00C843C5">
        <w:rPr>
          <w:rFonts w:cs="Arial"/>
        </w:rPr>
        <w:t>The boundary box should be investigated in lhpFusionBox.</w:t>
      </w:r>
    </w:p>
    <w:p w14:paraId="7A791472" w14:textId="37EFA1C9" w:rsidR="00FB588E" w:rsidRPr="00C843C5" w:rsidRDefault="00E045B6" w:rsidP="00FB588E">
      <w:pPr>
        <w:jc w:val="both"/>
        <w:rPr>
          <w:rFonts w:cs="Arial"/>
        </w:rPr>
      </w:pPr>
      <w:r w:rsidRPr="00C843C5">
        <w:rPr>
          <w:rFonts w:cs="Arial"/>
        </w:rPr>
        <w:t>B</w:t>
      </w:r>
      <w:r w:rsidR="003A5802" w:rsidRPr="00C843C5">
        <w:rPr>
          <w:rFonts w:cs="Arial"/>
        </w:rPr>
        <w:t>. Planes should be opaque or see through so that you are able to see the bone.</w:t>
      </w:r>
    </w:p>
    <w:p w14:paraId="1212507A" w14:textId="4F6E2127" w:rsidR="002115CD" w:rsidRPr="00C843C5" w:rsidRDefault="00E045B6" w:rsidP="00FB588E">
      <w:pPr>
        <w:jc w:val="both"/>
        <w:rPr>
          <w:rFonts w:cs="Arial"/>
        </w:rPr>
      </w:pPr>
      <w:r w:rsidRPr="00C843C5">
        <w:rPr>
          <w:rFonts w:cs="Arial"/>
        </w:rPr>
        <w:lastRenderedPageBreak/>
        <w:t>C</w:t>
      </w:r>
      <w:r w:rsidR="002115CD" w:rsidRPr="00C843C5">
        <w:rPr>
          <w:rFonts w:cs="Arial"/>
        </w:rPr>
        <w:t>. Insert a function to take automated plane to plane measurements. This should be as simple as possible and the distance line between planes sh</w:t>
      </w:r>
      <w:r w:rsidRPr="00C843C5">
        <w:rPr>
          <w:rFonts w:cs="Arial"/>
        </w:rPr>
        <w:t>ould be able to be moved easily (this should be done as above).</w:t>
      </w:r>
    </w:p>
    <w:p w14:paraId="63A623EC" w14:textId="4541DF22" w:rsidR="002115CD" w:rsidRPr="00C843C5" w:rsidRDefault="00E045B6" w:rsidP="00FB588E">
      <w:pPr>
        <w:jc w:val="both"/>
        <w:rPr>
          <w:rFonts w:cs="Arial"/>
        </w:rPr>
      </w:pPr>
      <w:r w:rsidRPr="00C843C5">
        <w:rPr>
          <w:rFonts w:cs="Arial"/>
        </w:rPr>
        <w:t>D.</w:t>
      </w:r>
      <w:r w:rsidR="002115CD" w:rsidRPr="00C843C5">
        <w:rPr>
          <w:rFonts w:cs="Arial"/>
        </w:rPr>
        <w:t xml:space="preserve"> Investigate if it possible to ‘cut’ objects in lhpFusionBox. </w:t>
      </w:r>
      <w:r w:rsidR="009010A8" w:rsidRPr="00C843C5">
        <w:rPr>
          <w:rFonts w:cs="Arial"/>
        </w:rPr>
        <w:t xml:space="preserve">This would enable cross section diameters to be taken. It is important however, that the object is cut in the right place (i.e. It could be done within the </w:t>
      </w:r>
      <w:proofErr w:type="spellStart"/>
      <w:r w:rsidR="009010A8" w:rsidRPr="00C843C5">
        <w:rPr>
          <w:rFonts w:cs="Arial"/>
        </w:rPr>
        <w:t>osteometric</w:t>
      </w:r>
      <w:proofErr w:type="spellEnd"/>
      <w:r w:rsidR="009010A8" w:rsidRPr="00C843C5">
        <w:rPr>
          <w:rFonts w:cs="Arial"/>
        </w:rPr>
        <w:t xml:space="preserve"> box. </w:t>
      </w:r>
    </w:p>
    <w:p w14:paraId="54C3C0EB" w14:textId="77777777" w:rsidR="004E335F" w:rsidRPr="00C843C5" w:rsidRDefault="004E335F" w:rsidP="004E335F">
      <w:pPr>
        <w:spacing w:after="0" w:line="240" w:lineRule="auto"/>
        <w:rPr>
          <w:rFonts w:eastAsia="Times New Roman" w:cs="Arial"/>
          <w:b/>
          <w:color w:val="000000"/>
          <w:sz w:val="28"/>
          <w:szCs w:val="28"/>
          <w:lang w:eastAsia="en-GB"/>
        </w:rPr>
      </w:pPr>
      <w:r w:rsidRPr="00C843C5">
        <w:rPr>
          <w:rFonts w:eastAsia="Times New Roman" w:cs="Arial"/>
          <w:b/>
          <w:color w:val="000000"/>
          <w:sz w:val="28"/>
          <w:szCs w:val="28"/>
          <w:lang w:eastAsia="en-GB"/>
        </w:rPr>
        <w:t>2) Methods and algorithms (with bibliographic references) to produce these results must be detailed.</w:t>
      </w:r>
    </w:p>
    <w:p w14:paraId="5507B0D9" w14:textId="77777777" w:rsidR="003A5802" w:rsidRPr="00C843C5" w:rsidRDefault="003A5802" w:rsidP="00FB588E">
      <w:pPr>
        <w:jc w:val="both"/>
        <w:rPr>
          <w:rFonts w:cs="Arial"/>
          <w:b/>
          <w:sz w:val="28"/>
          <w:szCs w:val="28"/>
          <w:u w:val="single"/>
        </w:rPr>
      </w:pPr>
    </w:p>
    <w:p w14:paraId="299B0E67" w14:textId="0B1FC70C" w:rsidR="004E335F" w:rsidRPr="00C843C5" w:rsidRDefault="004E335F" w:rsidP="004E335F">
      <w:pPr>
        <w:rPr>
          <w:b/>
          <w:sz w:val="28"/>
          <w:szCs w:val="28"/>
        </w:rPr>
      </w:pPr>
      <w:r w:rsidRPr="00C843C5">
        <w:rPr>
          <w:b/>
          <w:sz w:val="28"/>
          <w:szCs w:val="28"/>
        </w:rPr>
        <w:t>3) User interface and user actions required to inject</w:t>
      </w:r>
      <w:r w:rsidR="00E045B6" w:rsidRPr="00C843C5">
        <w:rPr>
          <w:b/>
          <w:sz w:val="28"/>
          <w:szCs w:val="28"/>
        </w:rPr>
        <w:t xml:space="preserve"> INPUT data into the algorithms</w:t>
      </w:r>
    </w:p>
    <w:p w14:paraId="79415486" w14:textId="432EB37A" w:rsidR="00941C92" w:rsidRPr="00C843C5" w:rsidRDefault="002F14F1" w:rsidP="00FB588E">
      <w:pPr>
        <w:jc w:val="both"/>
        <w:rPr>
          <w:rFonts w:cs="Arial"/>
        </w:rPr>
      </w:pPr>
      <w:r w:rsidRPr="00C843C5">
        <w:rPr>
          <w:rFonts w:cs="Arial"/>
        </w:rPr>
        <w:t>This should be something similar to ‘Create-new-</w:t>
      </w:r>
      <w:proofErr w:type="spellStart"/>
      <w:r w:rsidRPr="00C843C5">
        <w:rPr>
          <w:rFonts w:cs="Arial"/>
        </w:rPr>
        <w:t>osteometric</w:t>
      </w:r>
      <w:proofErr w:type="spellEnd"/>
      <w:r w:rsidRPr="00C843C5">
        <w:rPr>
          <w:rFonts w:cs="Arial"/>
        </w:rPr>
        <w:t xml:space="preserve"> board’</w:t>
      </w:r>
    </w:p>
    <w:p w14:paraId="07A4CEC4" w14:textId="77777777" w:rsidR="00C843C5" w:rsidRPr="00C843C5" w:rsidRDefault="00C843C5" w:rsidP="00941C92">
      <w:pPr>
        <w:pStyle w:val="EndNoteBibliography"/>
        <w:spacing w:after="0"/>
        <w:rPr>
          <w:rFonts w:asciiTheme="minorHAnsi" w:hAnsiTheme="minorHAnsi" w:cs="Arial"/>
          <w:b/>
          <w:sz w:val="28"/>
          <w:szCs w:val="28"/>
          <w:u w:val="single"/>
        </w:rPr>
      </w:pPr>
      <w:r w:rsidRPr="00C843C5">
        <w:rPr>
          <w:rFonts w:asciiTheme="minorHAnsi" w:hAnsiTheme="minorHAnsi" w:cs="Arial"/>
          <w:b/>
          <w:sz w:val="28"/>
          <w:szCs w:val="28"/>
          <w:u w:val="single"/>
        </w:rPr>
        <w:t>REFERENCES</w:t>
      </w:r>
      <w:r w:rsidRPr="00C843C5">
        <w:rPr>
          <w:rFonts w:asciiTheme="minorHAnsi" w:hAnsiTheme="minorHAnsi" w:cs="Arial"/>
          <w:b/>
          <w:sz w:val="28"/>
          <w:szCs w:val="28"/>
          <w:u w:val="single"/>
        </w:rPr>
        <w:br/>
      </w:r>
    </w:p>
    <w:p w14:paraId="652A3E8B" w14:textId="589CDE30" w:rsidR="00941C92" w:rsidRPr="00C843C5" w:rsidRDefault="00941C92" w:rsidP="00941C92">
      <w:pPr>
        <w:pStyle w:val="EndNoteBibliography"/>
        <w:spacing w:after="0"/>
        <w:rPr>
          <w:rFonts w:asciiTheme="minorHAnsi" w:hAnsiTheme="minorHAnsi"/>
        </w:rPr>
      </w:pPr>
      <w:r w:rsidRPr="00C843C5">
        <w:rPr>
          <w:rFonts w:asciiTheme="minorHAnsi" w:hAnsiTheme="minorHAnsi" w:cs="Arial"/>
          <w:b/>
          <w:u w:val="single"/>
        </w:rPr>
        <w:fldChar w:fldCharType="begin"/>
      </w:r>
      <w:r w:rsidRPr="00C843C5">
        <w:rPr>
          <w:rFonts w:asciiTheme="minorHAnsi" w:hAnsiTheme="minorHAnsi" w:cs="Arial"/>
          <w:b/>
          <w:u w:val="single"/>
        </w:rPr>
        <w:instrText xml:space="preserve"> ADDIN EN.REFLIST </w:instrText>
      </w:r>
      <w:r w:rsidRPr="00C843C5">
        <w:rPr>
          <w:rFonts w:asciiTheme="minorHAnsi" w:hAnsiTheme="minorHAnsi" w:cs="Arial"/>
          <w:b/>
          <w:u w:val="single"/>
        </w:rPr>
        <w:fldChar w:fldCharType="separate"/>
      </w:r>
      <w:r w:rsidRPr="00C843C5">
        <w:rPr>
          <w:rFonts w:asciiTheme="minorHAnsi" w:hAnsiTheme="minorHAnsi"/>
        </w:rPr>
        <w:t>Lee, S., Gong, H.-h., Hyun, J.-y., Koo, H.-n., Lee, H.-y., Chung, N.-e., Choi, Y.-s., Yang, K.-m., Choi, B.H., 2017. Estimation of stature from femur length measured using computed tomography after the analysis of three-dimensional characteristics of femur bone in Korean cadavers. Int. J. Legal Med. 131, 1355-1362.</w:t>
      </w:r>
    </w:p>
    <w:p w14:paraId="58CC79E0" w14:textId="77777777" w:rsidR="00941C92" w:rsidRPr="00C843C5" w:rsidRDefault="00941C92" w:rsidP="00941C92">
      <w:pPr>
        <w:pStyle w:val="EndNoteBibliography"/>
        <w:spacing w:after="0"/>
        <w:rPr>
          <w:rFonts w:asciiTheme="minorHAnsi" w:hAnsiTheme="minorHAnsi"/>
        </w:rPr>
      </w:pPr>
      <w:r w:rsidRPr="00C843C5">
        <w:rPr>
          <w:rFonts w:asciiTheme="minorHAnsi" w:hAnsiTheme="minorHAnsi"/>
        </w:rPr>
        <w:t>Martin, R., 1928. Lehrbuch der Anthropologie. Vol. 1 (of 3). . Gustav Fischer, Jena.</w:t>
      </w:r>
    </w:p>
    <w:p w14:paraId="62258B77" w14:textId="77777777" w:rsidR="00941C92" w:rsidRPr="00C843C5" w:rsidRDefault="00941C92" w:rsidP="00941C92">
      <w:pPr>
        <w:pStyle w:val="EndNoteBibliography"/>
        <w:rPr>
          <w:rFonts w:asciiTheme="minorHAnsi" w:hAnsiTheme="minorHAnsi"/>
        </w:rPr>
      </w:pPr>
      <w:r w:rsidRPr="00C843C5">
        <w:rPr>
          <w:rFonts w:asciiTheme="minorHAnsi" w:hAnsiTheme="minorHAnsi"/>
        </w:rPr>
        <w:t>Reynolds, M.S., MacGregor, D.M., Barry, M.D., Lottering, N., Schmutz, B., Wilson, L.J., Meredith, M., Gregory, L.S., 2017. Standardized anthropological measurement of postcranial bones using three-dimensional models in CAD software. Forensic Sci. Int. 278, 381-387.</w:t>
      </w:r>
    </w:p>
    <w:p w14:paraId="23184588" w14:textId="314A09B0" w:rsidR="003A5802" w:rsidRPr="00C843C5" w:rsidRDefault="00941C92" w:rsidP="00FB588E">
      <w:pPr>
        <w:jc w:val="both"/>
        <w:rPr>
          <w:rFonts w:cs="Arial"/>
          <w:b/>
          <w:u w:val="single"/>
        </w:rPr>
      </w:pPr>
      <w:r w:rsidRPr="00C843C5">
        <w:rPr>
          <w:rFonts w:cs="Arial"/>
          <w:b/>
          <w:u w:val="single"/>
        </w:rPr>
        <w:fldChar w:fldCharType="end"/>
      </w:r>
    </w:p>
    <w:sectPr w:rsidR="003A5802" w:rsidRPr="00C843C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AA89DB" w15:done="0"/>
  <w15:commentEx w15:paraId="7C21A65B" w15:done="0"/>
  <w15:commentEx w15:paraId="4546CE47" w15:done="0"/>
  <w15:commentEx w15:paraId="7BB8C5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7EDCD" w16cid:durableId="1D69F543"/>
  <w16cid:commentId w16cid:paraId="3DAA8F4A" w16cid:durableId="1D69F62E"/>
  <w16cid:commentId w16cid:paraId="5347DE1A" w16cid:durableId="1D69F648"/>
  <w16cid:commentId w16cid:paraId="6B8E03A2" w16cid:durableId="1D69F6C8"/>
  <w16cid:commentId w16cid:paraId="503757AF" w16cid:durableId="1D69FA25"/>
  <w16cid:commentId w16cid:paraId="7F471BC0" w16cid:durableId="1D69F971"/>
  <w16cid:commentId w16cid:paraId="3E68AB09" w16cid:durableId="1D69F983"/>
  <w16cid:commentId w16cid:paraId="578F40D0" w16cid:durableId="1D69FD06"/>
  <w16cid:commentId w16cid:paraId="6E733D63" w16cid:durableId="1D69F9C9"/>
  <w16cid:commentId w16cid:paraId="2F94BBCA" w16cid:durableId="1D69FB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10249"/>
    <w:multiLevelType w:val="hybridMultilevel"/>
    <w:tmpl w:val="9A483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17803E5"/>
    <w:multiLevelType w:val="hybridMultilevel"/>
    <w:tmpl w:val="28F6D44C"/>
    <w:lvl w:ilvl="0" w:tplc="22A0D2B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nsid w:val="36757518"/>
    <w:multiLevelType w:val="multilevel"/>
    <w:tmpl w:val="C8DC4E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V">
    <w15:presenceInfo w15:providerId="None" w15:userId="Sh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Evolu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twpsezp9afeezdzl5dp9iswsxx5090f0p&quot;&gt;Neanderthal new&lt;record-ids&gt;&lt;item&gt;1250&lt;/item&gt;&lt;item&gt;1471&lt;/item&gt;&lt;item&gt;1472&lt;/item&gt;&lt;/record-ids&gt;&lt;/item&gt;&lt;/Libraries&gt;"/>
  </w:docVars>
  <w:rsids>
    <w:rsidRoot w:val="00252FFE"/>
    <w:rsid w:val="000425C1"/>
    <w:rsid w:val="00043CA4"/>
    <w:rsid w:val="000625C0"/>
    <w:rsid w:val="00064B09"/>
    <w:rsid w:val="00065320"/>
    <w:rsid w:val="000B66BF"/>
    <w:rsid w:val="000D0EBE"/>
    <w:rsid w:val="000E0954"/>
    <w:rsid w:val="000F6070"/>
    <w:rsid w:val="001205F6"/>
    <w:rsid w:val="0012485B"/>
    <w:rsid w:val="001457EC"/>
    <w:rsid w:val="001B587B"/>
    <w:rsid w:val="00203ECB"/>
    <w:rsid w:val="002046B9"/>
    <w:rsid w:val="002115CD"/>
    <w:rsid w:val="00215534"/>
    <w:rsid w:val="00215881"/>
    <w:rsid w:val="00252FFE"/>
    <w:rsid w:val="00257E91"/>
    <w:rsid w:val="00276BCD"/>
    <w:rsid w:val="002B20D3"/>
    <w:rsid w:val="002C3D57"/>
    <w:rsid w:val="002E3A30"/>
    <w:rsid w:val="002F14F1"/>
    <w:rsid w:val="00365579"/>
    <w:rsid w:val="00365F6D"/>
    <w:rsid w:val="003749A3"/>
    <w:rsid w:val="003A42EB"/>
    <w:rsid w:val="003A5802"/>
    <w:rsid w:val="003C3149"/>
    <w:rsid w:val="003D79E9"/>
    <w:rsid w:val="00411014"/>
    <w:rsid w:val="00423FC7"/>
    <w:rsid w:val="004413B3"/>
    <w:rsid w:val="004750A5"/>
    <w:rsid w:val="004D40EB"/>
    <w:rsid w:val="004E335F"/>
    <w:rsid w:val="00504A5A"/>
    <w:rsid w:val="00511864"/>
    <w:rsid w:val="00532B84"/>
    <w:rsid w:val="00536D1E"/>
    <w:rsid w:val="005D0B0E"/>
    <w:rsid w:val="00611C41"/>
    <w:rsid w:val="00616A3E"/>
    <w:rsid w:val="006244AC"/>
    <w:rsid w:val="0066109D"/>
    <w:rsid w:val="006912DF"/>
    <w:rsid w:val="006C14E2"/>
    <w:rsid w:val="006C7491"/>
    <w:rsid w:val="00717ED2"/>
    <w:rsid w:val="007220B2"/>
    <w:rsid w:val="00724CF4"/>
    <w:rsid w:val="00733C10"/>
    <w:rsid w:val="007748F4"/>
    <w:rsid w:val="0077539A"/>
    <w:rsid w:val="00782D32"/>
    <w:rsid w:val="007B0DDC"/>
    <w:rsid w:val="007C01CC"/>
    <w:rsid w:val="007D4C98"/>
    <w:rsid w:val="00804D73"/>
    <w:rsid w:val="00817DCA"/>
    <w:rsid w:val="00826D58"/>
    <w:rsid w:val="00846B37"/>
    <w:rsid w:val="008714DC"/>
    <w:rsid w:val="00886443"/>
    <w:rsid w:val="008E005D"/>
    <w:rsid w:val="008F398A"/>
    <w:rsid w:val="009010A8"/>
    <w:rsid w:val="00905EB9"/>
    <w:rsid w:val="00913F0C"/>
    <w:rsid w:val="00941C92"/>
    <w:rsid w:val="00947C30"/>
    <w:rsid w:val="009A4E55"/>
    <w:rsid w:val="00A23DB4"/>
    <w:rsid w:val="00A268F6"/>
    <w:rsid w:val="00A4030E"/>
    <w:rsid w:val="00A94541"/>
    <w:rsid w:val="00A953C2"/>
    <w:rsid w:val="00AC0B94"/>
    <w:rsid w:val="00AC3700"/>
    <w:rsid w:val="00B27356"/>
    <w:rsid w:val="00B36F34"/>
    <w:rsid w:val="00B4498E"/>
    <w:rsid w:val="00B611E8"/>
    <w:rsid w:val="00BC451A"/>
    <w:rsid w:val="00BD0176"/>
    <w:rsid w:val="00BE7C91"/>
    <w:rsid w:val="00BF2D5F"/>
    <w:rsid w:val="00C0752D"/>
    <w:rsid w:val="00C07F51"/>
    <w:rsid w:val="00C648DF"/>
    <w:rsid w:val="00C843C5"/>
    <w:rsid w:val="00CC6042"/>
    <w:rsid w:val="00CF2311"/>
    <w:rsid w:val="00D25678"/>
    <w:rsid w:val="00D73194"/>
    <w:rsid w:val="00DA7381"/>
    <w:rsid w:val="00E00C32"/>
    <w:rsid w:val="00E045B6"/>
    <w:rsid w:val="00E21E71"/>
    <w:rsid w:val="00E5117F"/>
    <w:rsid w:val="00EA05C0"/>
    <w:rsid w:val="00EA59C5"/>
    <w:rsid w:val="00EE16E7"/>
    <w:rsid w:val="00EE5C96"/>
    <w:rsid w:val="00F35EDA"/>
    <w:rsid w:val="00F83AA6"/>
    <w:rsid w:val="00F9763C"/>
    <w:rsid w:val="00FA3D54"/>
    <w:rsid w:val="00FB588E"/>
    <w:rsid w:val="00FE75B1"/>
    <w:rsid w:val="00FF4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48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0EB"/>
    <w:rPr>
      <w:rFonts w:eastAsiaTheme="minorEastAsia"/>
    </w:rPr>
  </w:style>
  <w:style w:type="paragraph" w:styleId="Heading1">
    <w:name w:val="heading 1"/>
    <w:basedOn w:val="Normal"/>
    <w:next w:val="Normal"/>
    <w:link w:val="Heading1Char"/>
    <w:uiPriority w:val="9"/>
    <w:qFormat/>
    <w:rsid w:val="004D40EB"/>
    <w:pPr>
      <w:numPr>
        <w:numId w:val="10"/>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9"/>
    <w:unhideWhenUsed/>
    <w:qFormat/>
    <w:rsid w:val="004D40EB"/>
    <w:pPr>
      <w:numPr>
        <w:ilvl w:val="1"/>
        <w:numId w:val="10"/>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D40EB"/>
    <w:pPr>
      <w:numPr>
        <w:ilvl w:val="2"/>
        <w:numId w:val="10"/>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4D40EB"/>
    <w:pPr>
      <w:numPr>
        <w:ilvl w:val="3"/>
        <w:numId w:val="10"/>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4D40EB"/>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4D40EB"/>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4D40EB"/>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4D40EB"/>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4D40EB"/>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D40EB"/>
    <w:pPr>
      <w:jc w:val="both"/>
    </w:pPr>
    <w:rPr>
      <w:rFonts w:ascii="Arial" w:eastAsia="Calibri" w:hAnsi="Arial" w:cs="Arial"/>
    </w:rPr>
  </w:style>
  <w:style w:type="character" w:customStyle="1" w:styleId="Heading1Char">
    <w:name w:val="Heading 1 Char"/>
    <w:basedOn w:val="DefaultParagraphFont"/>
    <w:link w:val="Heading1"/>
    <w:uiPriority w:val="9"/>
    <w:rsid w:val="004D40E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9"/>
    <w:rsid w:val="004D40E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D40EB"/>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4D40E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4D40E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4D40E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4D40EB"/>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4D40E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4D40EB"/>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4D40EB"/>
    <w:pPr>
      <w:spacing w:line="240" w:lineRule="auto"/>
    </w:pPr>
    <w:rPr>
      <w:b/>
      <w:bCs/>
      <w:color w:val="4F81BD" w:themeColor="accent1"/>
      <w:sz w:val="18"/>
      <w:szCs w:val="18"/>
    </w:rPr>
  </w:style>
  <w:style w:type="paragraph" w:styleId="Title">
    <w:name w:val="Title"/>
    <w:basedOn w:val="Normal"/>
    <w:next w:val="Normal"/>
    <w:link w:val="TitleChar"/>
    <w:uiPriority w:val="10"/>
    <w:qFormat/>
    <w:rsid w:val="004D40E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D40EB"/>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4D40EB"/>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4D40EB"/>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4D40E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D40EB"/>
    <w:rPr>
      <w:rFonts w:asciiTheme="majorHAnsi" w:eastAsiaTheme="majorEastAsia" w:hAnsiTheme="majorHAnsi" w:cstheme="majorBidi"/>
      <w:i/>
      <w:iCs/>
      <w:spacing w:val="13"/>
      <w:sz w:val="24"/>
      <w:szCs w:val="24"/>
    </w:rPr>
  </w:style>
  <w:style w:type="character" w:styleId="Strong">
    <w:name w:val="Strong"/>
    <w:uiPriority w:val="22"/>
    <w:qFormat/>
    <w:rsid w:val="004D40EB"/>
    <w:rPr>
      <w:b/>
      <w:bCs/>
    </w:rPr>
  </w:style>
  <w:style w:type="character" w:styleId="Emphasis">
    <w:name w:val="Emphasis"/>
    <w:uiPriority w:val="20"/>
    <w:qFormat/>
    <w:rsid w:val="004D40EB"/>
    <w:rPr>
      <w:b/>
      <w:bCs/>
      <w:i/>
      <w:iCs/>
      <w:spacing w:val="10"/>
      <w:bdr w:val="none" w:sz="0" w:space="0" w:color="auto"/>
      <w:shd w:val="clear" w:color="auto" w:fill="auto"/>
    </w:rPr>
  </w:style>
  <w:style w:type="paragraph" w:styleId="NoSpacing">
    <w:name w:val="No Spacing"/>
    <w:basedOn w:val="Normal"/>
    <w:uiPriority w:val="1"/>
    <w:qFormat/>
    <w:rsid w:val="004D40EB"/>
    <w:pPr>
      <w:spacing w:after="0" w:line="240" w:lineRule="auto"/>
    </w:pPr>
  </w:style>
  <w:style w:type="paragraph" w:styleId="ListParagraph">
    <w:name w:val="List Paragraph"/>
    <w:basedOn w:val="Normal"/>
    <w:uiPriority w:val="34"/>
    <w:qFormat/>
    <w:rsid w:val="004D40EB"/>
    <w:pPr>
      <w:ind w:left="720"/>
      <w:contextualSpacing/>
    </w:pPr>
  </w:style>
  <w:style w:type="paragraph" w:styleId="Quote">
    <w:name w:val="Quote"/>
    <w:basedOn w:val="Normal"/>
    <w:next w:val="Normal"/>
    <w:link w:val="QuoteChar"/>
    <w:uiPriority w:val="29"/>
    <w:qFormat/>
    <w:rsid w:val="004D40EB"/>
    <w:pPr>
      <w:spacing w:before="200" w:after="0"/>
      <w:ind w:left="360" w:right="360"/>
    </w:pPr>
    <w:rPr>
      <w:i/>
      <w:iCs/>
    </w:rPr>
  </w:style>
  <w:style w:type="character" w:customStyle="1" w:styleId="QuoteChar">
    <w:name w:val="Quote Char"/>
    <w:basedOn w:val="DefaultParagraphFont"/>
    <w:link w:val="Quote"/>
    <w:uiPriority w:val="29"/>
    <w:rsid w:val="004D40EB"/>
    <w:rPr>
      <w:rFonts w:eastAsiaTheme="minorEastAsia"/>
      <w:i/>
      <w:iCs/>
    </w:rPr>
  </w:style>
  <w:style w:type="paragraph" w:styleId="IntenseQuote">
    <w:name w:val="Intense Quote"/>
    <w:basedOn w:val="Normal"/>
    <w:next w:val="Normal"/>
    <w:link w:val="IntenseQuoteChar"/>
    <w:uiPriority w:val="30"/>
    <w:qFormat/>
    <w:rsid w:val="004D40E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D40EB"/>
    <w:rPr>
      <w:rFonts w:eastAsiaTheme="minorEastAsia"/>
      <w:b/>
      <w:bCs/>
      <w:i/>
      <w:iCs/>
    </w:rPr>
  </w:style>
  <w:style w:type="character" w:styleId="SubtleEmphasis">
    <w:name w:val="Subtle Emphasis"/>
    <w:uiPriority w:val="19"/>
    <w:qFormat/>
    <w:rsid w:val="004D40EB"/>
    <w:rPr>
      <w:i/>
      <w:iCs/>
    </w:rPr>
  </w:style>
  <w:style w:type="character" w:styleId="IntenseEmphasis">
    <w:name w:val="Intense Emphasis"/>
    <w:uiPriority w:val="21"/>
    <w:qFormat/>
    <w:rsid w:val="004D40EB"/>
    <w:rPr>
      <w:b/>
      <w:bCs/>
    </w:rPr>
  </w:style>
  <w:style w:type="character" w:styleId="SubtleReference">
    <w:name w:val="Subtle Reference"/>
    <w:uiPriority w:val="31"/>
    <w:qFormat/>
    <w:rsid w:val="004D40EB"/>
    <w:rPr>
      <w:smallCaps/>
    </w:rPr>
  </w:style>
  <w:style w:type="character" w:styleId="IntenseReference">
    <w:name w:val="Intense Reference"/>
    <w:uiPriority w:val="32"/>
    <w:qFormat/>
    <w:rsid w:val="004D40EB"/>
    <w:rPr>
      <w:smallCaps/>
      <w:spacing w:val="5"/>
      <w:u w:val="single"/>
    </w:rPr>
  </w:style>
  <w:style w:type="character" w:styleId="BookTitle">
    <w:name w:val="Book Title"/>
    <w:uiPriority w:val="33"/>
    <w:qFormat/>
    <w:rsid w:val="004D40EB"/>
    <w:rPr>
      <w:i/>
      <w:iCs/>
      <w:smallCaps/>
      <w:spacing w:val="5"/>
    </w:rPr>
  </w:style>
  <w:style w:type="paragraph" w:styleId="TOCHeading">
    <w:name w:val="TOC Heading"/>
    <w:basedOn w:val="Heading1"/>
    <w:next w:val="Normal"/>
    <w:uiPriority w:val="39"/>
    <w:semiHidden/>
    <w:unhideWhenUsed/>
    <w:qFormat/>
    <w:rsid w:val="004D40EB"/>
    <w:pPr>
      <w:numPr>
        <w:numId w:val="0"/>
      </w:numPr>
      <w:outlineLvl w:val="9"/>
    </w:pPr>
    <w:rPr>
      <w:lang w:bidi="en-US"/>
    </w:rPr>
  </w:style>
  <w:style w:type="character" w:styleId="Hyperlink">
    <w:name w:val="Hyperlink"/>
    <w:basedOn w:val="DefaultParagraphFont"/>
    <w:uiPriority w:val="99"/>
    <w:unhideWhenUsed/>
    <w:rsid w:val="00E00C32"/>
    <w:rPr>
      <w:color w:val="0000FF" w:themeColor="hyperlink"/>
      <w:u w:val="single"/>
    </w:rPr>
  </w:style>
  <w:style w:type="paragraph" w:customStyle="1" w:styleId="EndNoteBibliographyTitle">
    <w:name w:val="EndNote Bibliography Title"/>
    <w:basedOn w:val="Normal"/>
    <w:link w:val="EndNoteBibliographyTitleChar"/>
    <w:rsid w:val="00826D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6D58"/>
    <w:rPr>
      <w:rFonts w:ascii="Calibri" w:eastAsiaTheme="minorEastAsia" w:hAnsi="Calibri" w:cs="Calibri"/>
      <w:noProof/>
      <w:lang w:val="en-US"/>
    </w:rPr>
  </w:style>
  <w:style w:type="paragraph" w:customStyle="1" w:styleId="EndNoteBibliography">
    <w:name w:val="EndNote Bibliography"/>
    <w:basedOn w:val="Normal"/>
    <w:link w:val="EndNoteBibliographyChar"/>
    <w:rsid w:val="00826D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6D58"/>
    <w:rPr>
      <w:rFonts w:ascii="Calibri" w:eastAsiaTheme="minorEastAsia" w:hAnsi="Calibri" w:cs="Calibri"/>
      <w:noProof/>
      <w:lang w:val="en-US"/>
    </w:rPr>
  </w:style>
  <w:style w:type="table" w:styleId="TableGrid">
    <w:name w:val="Table Grid"/>
    <w:basedOn w:val="TableNormal"/>
    <w:uiPriority w:val="59"/>
    <w:rsid w:val="002E3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4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42EB"/>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BD0176"/>
    <w:rPr>
      <w:sz w:val="16"/>
      <w:szCs w:val="16"/>
    </w:rPr>
  </w:style>
  <w:style w:type="paragraph" w:styleId="CommentText">
    <w:name w:val="annotation text"/>
    <w:basedOn w:val="Normal"/>
    <w:link w:val="CommentTextChar"/>
    <w:uiPriority w:val="99"/>
    <w:unhideWhenUsed/>
    <w:rsid w:val="00BD0176"/>
    <w:pPr>
      <w:spacing w:line="240" w:lineRule="auto"/>
    </w:pPr>
    <w:rPr>
      <w:sz w:val="20"/>
      <w:szCs w:val="20"/>
    </w:rPr>
  </w:style>
  <w:style w:type="character" w:customStyle="1" w:styleId="CommentTextChar">
    <w:name w:val="Comment Text Char"/>
    <w:basedOn w:val="DefaultParagraphFont"/>
    <w:link w:val="CommentText"/>
    <w:uiPriority w:val="99"/>
    <w:rsid w:val="00BD017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D0176"/>
    <w:rPr>
      <w:b/>
      <w:bCs/>
    </w:rPr>
  </w:style>
  <w:style w:type="character" w:customStyle="1" w:styleId="CommentSubjectChar">
    <w:name w:val="Comment Subject Char"/>
    <w:basedOn w:val="CommentTextChar"/>
    <w:link w:val="CommentSubject"/>
    <w:uiPriority w:val="99"/>
    <w:semiHidden/>
    <w:rsid w:val="00BD0176"/>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0EB"/>
    <w:rPr>
      <w:rFonts w:eastAsiaTheme="minorEastAsia"/>
    </w:rPr>
  </w:style>
  <w:style w:type="paragraph" w:styleId="Heading1">
    <w:name w:val="heading 1"/>
    <w:basedOn w:val="Normal"/>
    <w:next w:val="Normal"/>
    <w:link w:val="Heading1Char"/>
    <w:uiPriority w:val="9"/>
    <w:qFormat/>
    <w:rsid w:val="004D40EB"/>
    <w:pPr>
      <w:numPr>
        <w:numId w:val="10"/>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9"/>
    <w:unhideWhenUsed/>
    <w:qFormat/>
    <w:rsid w:val="004D40EB"/>
    <w:pPr>
      <w:numPr>
        <w:ilvl w:val="1"/>
        <w:numId w:val="10"/>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D40EB"/>
    <w:pPr>
      <w:numPr>
        <w:ilvl w:val="2"/>
        <w:numId w:val="10"/>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4D40EB"/>
    <w:pPr>
      <w:numPr>
        <w:ilvl w:val="3"/>
        <w:numId w:val="10"/>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4D40EB"/>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4D40EB"/>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4D40EB"/>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4D40EB"/>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4D40EB"/>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D40EB"/>
    <w:pPr>
      <w:jc w:val="both"/>
    </w:pPr>
    <w:rPr>
      <w:rFonts w:ascii="Arial" w:eastAsia="Calibri" w:hAnsi="Arial" w:cs="Arial"/>
    </w:rPr>
  </w:style>
  <w:style w:type="character" w:customStyle="1" w:styleId="Heading1Char">
    <w:name w:val="Heading 1 Char"/>
    <w:basedOn w:val="DefaultParagraphFont"/>
    <w:link w:val="Heading1"/>
    <w:uiPriority w:val="9"/>
    <w:rsid w:val="004D40E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9"/>
    <w:rsid w:val="004D40E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D40EB"/>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4D40E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4D40E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4D40E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4D40EB"/>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4D40E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4D40EB"/>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4D40EB"/>
    <w:pPr>
      <w:spacing w:line="240" w:lineRule="auto"/>
    </w:pPr>
    <w:rPr>
      <w:b/>
      <w:bCs/>
      <w:color w:val="4F81BD" w:themeColor="accent1"/>
      <w:sz w:val="18"/>
      <w:szCs w:val="18"/>
    </w:rPr>
  </w:style>
  <w:style w:type="paragraph" w:styleId="Title">
    <w:name w:val="Title"/>
    <w:basedOn w:val="Normal"/>
    <w:next w:val="Normal"/>
    <w:link w:val="TitleChar"/>
    <w:uiPriority w:val="10"/>
    <w:qFormat/>
    <w:rsid w:val="004D40E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D40EB"/>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4D40EB"/>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4D40EB"/>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4D40E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D40EB"/>
    <w:rPr>
      <w:rFonts w:asciiTheme="majorHAnsi" w:eastAsiaTheme="majorEastAsia" w:hAnsiTheme="majorHAnsi" w:cstheme="majorBidi"/>
      <w:i/>
      <w:iCs/>
      <w:spacing w:val="13"/>
      <w:sz w:val="24"/>
      <w:szCs w:val="24"/>
    </w:rPr>
  </w:style>
  <w:style w:type="character" w:styleId="Strong">
    <w:name w:val="Strong"/>
    <w:uiPriority w:val="22"/>
    <w:qFormat/>
    <w:rsid w:val="004D40EB"/>
    <w:rPr>
      <w:b/>
      <w:bCs/>
    </w:rPr>
  </w:style>
  <w:style w:type="character" w:styleId="Emphasis">
    <w:name w:val="Emphasis"/>
    <w:uiPriority w:val="20"/>
    <w:qFormat/>
    <w:rsid w:val="004D40EB"/>
    <w:rPr>
      <w:b/>
      <w:bCs/>
      <w:i/>
      <w:iCs/>
      <w:spacing w:val="10"/>
      <w:bdr w:val="none" w:sz="0" w:space="0" w:color="auto"/>
      <w:shd w:val="clear" w:color="auto" w:fill="auto"/>
    </w:rPr>
  </w:style>
  <w:style w:type="paragraph" w:styleId="NoSpacing">
    <w:name w:val="No Spacing"/>
    <w:basedOn w:val="Normal"/>
    <w:uiPriority w:val="1"/>
    <w:qFormat/>
    <w:rsid w:val="004D40EB"/>
    <w:pPr>
      <w:spacing w:after="0" w:line="240" w:lineRule="auto"/>
    </w:pPr>
  </w:style>
  <w:style w:type="paragraph" w:styleId="ListParagraph">
    <w:name w:val="List Paragraph"/>
    <w:basedOn w:val="Normal"/>
    <w:uiPriority w:val="34"/>
    <w:qFormat/>
    <w:rsid w:val="004D40EB"/>
    <w:pPr>
      <w:ind w:left="720"/>
      <w:contextualSpacing/>
    </w:pPr>
  </w:style>
  <w:style w:type="paragraph" w:styleId="Quote">
    <w:name w:val="Quote"/>
    <w:basedOn w:val="Normal"/>
    <w:next w:val="Normal"/>
    <w:link w:val="QuoteChar"/>
    <w:uiPriority w:val="29"/>
    <w:qFormat/>
    <w:rsid w:val="004D40EB"/>
    <w:pPr>
      <w:spacing w:before="200" w:after="0"/>
      <w:ind w:left="360" w:right="360"/>
    </w:pPr>
    <w:rPr>
      <w:i/>
      <w:iCs/>
    </w:rPr>
  </w:style>
  <w:style w:type="character" w:customStyle="1" w:styleId="QuoteChar">
    <w:name w:val="Quote Char"/>
    <w:basedOn w:val="DefaultParagraphFont"/>
    <w:link w:val="Quote"/>
    <w:uiPriority w:val="29"/>
    <w:rsid w:val="004D40EB"/>
    <w:rPr>
      <w:rFonts w:eastAsiaTheme="minorEastAsia"/>
      <w:i/>
      <w:iCs/>
    </w:rPr>
  </w:style>
  <w:style w:type="paragraph" w:styleId="IntenseQuote">
    <w:name w:val="Intense Quote"/>
    <w:basedOn w:val="Normal"/>
    <w:next w:val="Normal"/>
    <w:link w:val="IntenseQuoteChar"/>
    <w:uiPriority w:val="30"/>
    <w:qFormat/>
    <w:rsid w:val="004D40E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D40EB"/>
    <w:rPr>
      <w:rFonts w:eastAsiaTheme="minorEastAsia"/>
      <w:b/>
      <w:bCs/>
      <w:i/>
      <w:iCs/>
    </w:rPr>
  </w:style>
  <w:style w:type="character" w:styleId="SubtleEmphasis">
    <w:name w:val="Subtle Emphasis"/>
    <w:uiPriority w:val="19"/>
    <w:qFormat/>
    <w:rsid w:val="004D40EB"/>
    <w:rPr>
      <w:i/>
      <w:iCs/>
    </w:rPr>
  </w:style>
  <w:style w:type="character" w:styleId="IntenseEmphasis">
    <w:name w:val="Intense Emphasis"/>
    <w:uiPriority w:val="21"/>
    <w:qFormat/>
    <w:rsid w:val="004D40EB"/>
    <w:rPr>
      <w:b/>
      <w:bCs/>
    </w:rPr>
  </w:style>
  <w:style w:type="character" w:styleId="SubtleReference">
    <w:name w:val="Subtle Reference"/>
    <w:uiPriority w:val="31"/>
    <w:qFormat/>
    <w:rsid w:val="004D40EB"/>
    <w:rPr>
      <w:smallCaps/>
    </w:rPr>
  </w:style>
  <w:style w:type="character" w:styleId="IntenseReference">
    <w:name w:val="Intense Reference"/>
    <w:uiPriority w:val="32"/>
    <w:qFormat/>
    <w:rsid w:val="004D40EB"/>
    <w:rPr>
      <w:smallCaps/>
      <w:spacing w:val="5"/>
      <w:u w:val="single"/>
    </w:rPr>
  </w:style>
  <w:style w:type="character" w:styleId="BookTitle">
    <w:name w:val="Book Title"/>
    <w:uiPriority w:val="33"/>
    <w:qFormat/>
    <w:rsid w:val="004D40EB"/>
    <w:rPr>
      <w:i/>
      <w:iCs/>
      <w:smallCaps/>
      <w:spacing w:val="5"/>
    </w:rPr>
  </w:style>
  <w:style w:type="paragraph" w:styleId="TOCHeading">
    <w:name w:val="TOC Heading"/>
    <w:basedOn w:val="Heading1"/>
    <w:next w:val="Normal"/>
    <w:uiPriority w:val="39"/>
    <w:semiHidden/>
    <w:unhideWhenUsed/>
    <w:qFormat/>
    <w:rsid w:val="004D40EB"/>
    <w:pPr>
      <w:numPr>
        <w:numId w:val="0"/>
      </w:numPr>
      <w:outlineLvl w:val="9"/>
    </w:pPr>
    <w:rPr>
      <w:lang w:bidi="en-US"/>
    </w:rPr>
  </w:style>
  <w:style w:type="character" w:styleId="Hyperlink">
    <w:name w:val="Hyperlink"/>
    <w:basedOn w:val="DefaultParagraphFont"/>
    <w:uiPriority w:val="99"/>
    <w:unhideWhenUsed/>
    <w:rsid w:val="00E00C32"/>
    <w:rPr>
      <w:color w:val="0000FF" w:themeColor="hyperlink"/>
      <w:u w:val="single"/>
    </w:rPr>
  </w:style>
  <w:style w:type="paragraph" w:customStyle="1" w:styleId="EndNoteBibliographyTitle">
    <w:name w:val="EndNote Bibliography Title"/>
    <w:basedOn w:val="Normal"/>
    <w:link w:val="EndNoteBibliographyTitleChar"/>
    <w:rsid w:val="00826D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6D58"/>
    <w:rPr>
      <w:rFonts w:ascii="Calibri" w:eastAsiaTheme="minorEastAsia" w:hAnsi="Calibri" w:cs="Calibri"/>
      <w:noProof/>
      <w:lang w:val="en-US"/>
    </w:rPr>
  </w:style>
  <w:style w:type="paragraph" w:customStyle="1" w:styleId="EndNoteBibliography">
    <w:name w:val="EndNote Bibliography"/>
    <w:basedOn w:val="Normal"/>
    <w:link w:val="EndNoteBibliographyChar"/>
    <w:rsid w:val="00826D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6D58"/>
    <w:rPr>
      <w:rFonts w:ascii="Calibri" w:eastAsiaTheme="minorEastAsia" w:hAnsi="Calibri" w:cs="Calibri"/>
      <w:noProof/>
      <w:lang w:val="en-US"/>
    </w:rPr>
  </w:style>
  <w:style w:type="table" w:styleId="TableGrid">
    <w:name w:val="Table Grid"/>
    <w:basedOn w:val="TableNormal"/>
    <w:uiPriority w:val="59"/>
    <w:rsid w:val="002E3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4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42EB"/>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BD0176"/>
    <w:rPr>
      <w:sz w:val="16"/>
      <w:szCs w:val="16"/>
    </w:rPr>
  </w:style>
  <w:style w:type="paragraph" w:styleId="CommentText">
    <w:name w:val="annotation text"/>
    <w:basedOn w:val="Normal"/>
    <w:link w:val="CommentTextChar"/>
    <w:uiPriority w:val="99"/>
    <w:unhideWhenUsed/>
    <w:rsid w:val="00BD0176"/>
    <w:pPr>
      <w:spacing w:line="240" w:lineRule="auto"/>
    </w:pPr>
    <w:rPr>
      <w:sz w:val="20"/>
      <w:szCs w:val="20"/>
    </w:rPr>
  </w:style>
  <w:style w:type="character" w:customStyle="1" w:styleId="CommentTextChar">
    <w:name w:val="Comment Text Char"/>
    <w:basedOn w:val="DefaultParagraphFont"/>
    <w:link w:val="CommentText"/>
    <w:uiPriority w:val="99"/>
    <w:rsid w:val="00BD017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D0176"/>
    <w:rPr>
      <w:b/>
      <w:bCs/>
    </w:rPr>
  </w:style>
  <w:style w:type="character" w:customStyle="1" w:styleId="CommentSubjectChar">
    <w:name w:val="Comment Subject Char"/>
    <w:basedOn w:val="CommentTextChar"/>
    <w:link w:val="CommentSubject"/>
    <w:uiPriority w:val="99"/>
    <w:semiHidden/>
    <w:rsid w:val="00BD0176"/>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016690">
      <w:bodyDiv w:val="1"/>
      <w:marLeft w:val="0"/>
      <w:marRight w:val="0"/>
      <w:marTop w:val="0"/>
      <w:marBottom w:val="0"/>
      <w:divBdr>
        <w:top w:val="none" w:sz="0" w:space="0" w:color="auto"/>
        <w:left w:val="none" w:sz="0" w:space="0" w:color="auto"/>
        <w:bottom w:val="none" w:sz="0" w:space="0" w:color="auto"/>
        <w:right w:val="none" w:sz="0" w:space="0" w:color="auto"/>
      </w:divBdr>
    </w:div>
    <w:div w:id="230770120">
      <w:bodyDiv w:val="1"/>
      <w:marLeft w:val="0"/>
      <w:marRight w:val="0"/>
      <w:marTop w:val="0"/>
      <w:marBottom w:val="0"/>
      <w:divBdr>
        <w:top w:val="none" w:sz="0" w:space="0" w:color="auto"/>
        <w:left w:val="none" w:sz="0" w:space="0" w:color="auto"/>
        <w:bottom w:val="none" w:sz="0" w:space="0" w:color="auto"/>
        <w:right w:val="none" w:sz="0" w:space="0" w:color="auto"/>
      </w:divBdr>
    </w:div>
    <w:div w:id="800223058">
      <w:bodyDiv w:val="1"/>
      <w:marLeft w:val="0"/>
      <w:marRight w:val="0"/>
      <w:marTop w:val="0"/>
      <w:marBottom w:val="0"/>
      <w:divBdr>
        <w:top w:val="none" w:sz="0" w:space="0" w:color="auto"/>
        <w:left w:val="none" w:sz="0" w:space="0" w:color="auto"/>
        <w:bottom w:val="none" w:sz="0" w:space="0" w:color="auto"/>
        <w:right w:val="none" w:sz="0" w:space="0" w:color="auto"/>
      </w:divBdr>
    </w:div>
    <w:div w:id="121439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9</Pages>
  <Words>2757</Words>
  <Characters>1571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RBINS</Company>
  <LinksUpToDate>false</LinksUpToDate>
  <CharactersWithSpaces>18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Chapman</dc:creator>
  <cp:lastModifiedBy>Tara Chapman</cp:lastModifiedBy>
  <cp:revision>3</cp:revision>
  <cp:lastPrinted>2017-10-16T06:15:00Z</cp:lastPrinted>
  <dcterms:created xsi:type="dcterms:W3CDTF">2017-10-16T06:16:00Z</dcterms:created>
  <dcterms:modified xsi:type="dcterms:W3CDTF">2017-10-16T06:41:00Z</dcterms:modified>
</cp:coreProperties>
</file>